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488E13" w14:textId="5A47B322" w:rsidR="00E1031D" w:rsidRDefault="00D703D4">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r>
        <w:rPr>
          <w:rFonts w:ascii="Arial" w:eastAsia="Arial" w:hAnsi="Arial" w:cs="Arial"/>
          <w:color w:val="000000"/>
          <w:sz w:val="22"/>
          <w:szCs w:val="22"/>
        </w:rPr>
        <w:t>`</w:t>
      </w: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1031D" w14:paraId="31D3C62D" w14:textId="77777777">
        <w:tc>
          <w:tcPr>
            <w:tcW w:w="9085" w:type="dxa"/>
          </w:tcPr>
          <w:p w14:paraId="0B7F448D" w14:textId="77777777" w:rsidR="00E1031D"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2C7579F0" w14:textId="77777777" w:rsidR="00E1031D"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24668BF5" w14:textId="77777777" w:rsidR="00E1031D" w:rsidRDefault="00E1031D">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0D140728" w14:textId="77777777" w:rsidR="00E1031D" w:rsidRDefault="00E1031D">
      <w:pPr>
        <w:ind w:left="1" w:hanging="3"/>
        <w:jc w:val="center"/>
        <w:rPr>
          <w:color w:val="000000"/>
          <w:sz w:val="28"/>
          <w:szCs w:val="28"/>
        </w:rPr>
      </w:pPr>
    </w:p>
    <w:p w14:paraId="366684D9" w14:textId="77777777" w:rsidR="00F3247F" w:rsidRPr="00EB061B" w:rsidRDefault="00F3247F" w:rsidP="00F3247F">
      <w:pPr>
        <w:ind w:left="1" w:hanging="3"/>
        <w:jc w:val="center"/>
        <w:rPr>
          <w:rFonts w:asciiTheme="majorBidi" w:hAnsiTheme="majorBidi" w:cstheme="majorBidi"/>
          <w:b/>
          <w:bCs/>
          <w:sz w:val="28"/>
          <w:szCs w:val="28"/>
          <w:lang w:val="id-ID"/>
        </w:rPr>
      </w:pPr>
      <w:r w:rsidRPr="00EB061B">
        <w:rPr>
          <w:rFonts w:asciiTheme="majorBidi" w:hAnsiTheme="majorBidi" w:cstheme="majorBidi"/>
          <w:b/>
          <w:bCs/>
          <w:sz w:val="28"/>
          <w:szCs w:val="28"/>
          <w:lang w:val="id-ID"/>
        </w:rPr>
        <w:t>Tantangan Guru PAI Dalam Menghadapi Siswa Generasi Z Di SMK NU Sunan Ampel Poncokusumo</w:t>
      </w:r>
    </w:p>
    <w:p w14:paraId="7C877A26" w14:textId="77777777" w:rsidR="00E1031D" w:rsidRPr="00F3247F" w:rsidRDefault="00E1031D">
      <w:pPr>
        <w:ind w:left="0" w:hanging="2"/>
        <w:jc w:val="center"/>
        <w:rPr>
          <w:color w:val="000000"/>
          <w:lang w:val="id-ID"/>
        </w:rPr>
      </w:pPr>
    </w:p>
    <w:p w14:paraId="175C1208" w14:textId="77777777" w:rsidR="00F3247F" w:rsidRPr="00F3247F" w:rsidRDefault="00F3247F" w:rsidP="00F3247F">
      <w:pPr>
        <w:ind w:left="1" w:hanging="3"/>
        <w:jc w:val="center"/>
        <w:rPr>
          <w:rFonts w:asciiTheme="majorBidi" w:hAnsiTheme="majorBidi" w:cstheme="majorBidi"/>
          <w:b/>
          <w:bCs/>
          <w:i/>
          <w:iCs/>
          <w:sz w:val="28"/>
          <w:szCs w:val="28"/>
          <w:lang w:val="id-ID"/>
        </w:rPr>
      </w:pPr>
      <w:bookmarkStart w:id="0" w:name="_heading=h.gjdgxs" w:colFirst="0" w:colLast="0"/>
      <w:bookmarkEnd w:id="0"/>
      <w:r w:rsidRPr="00F3247F">
        <w:rPr>
          <w:rFonts w:asciiTheme="majorBidi" w:hAnsiTheme="majorBidi" w:cstheme="majorBidi"/>
          <w:b/>
          <w:bCs/>
          <w:i/>
          <w:iCs/>
          <w:sz w:val="28"/>
          <w:szCs w:val="28"/>
          <w:lang w:val="id-ID"/>
        </w:rPr>
        <w:t>Challenges Of PAI Teachers In Dealing With Generation Z Students At SMK NU Sunan Ampel Poncokusumo</w:t>
      </w:r>
    </w:p>
    <w:p w14:paraId="06338F3E" w14:textId="77777777" w:rsidR="00E1031D" w:rsidRPr="00F3247F" w:rsidRDefault="00E1031D">
      <w:pPr>
        <w:ind w:left="0" w:hanging="2"/>
        <w:jc w:val="center"/>
        <w:rPr>
          <w:color w:val="000000"/>
          <w:lang w:val="id-ID"/>
        </w:rPr>
      </w:pPr>
    </w:p>
    <w:p w14:paraId="030AEEE8" w14:textId="4A5A9F99" w:rsidR="00E1031D" w:rsidRDefault="00000000">
      <w:pPr>
        <w:ind w:left="0" w:hanging="2"/>
        <w:jc w:val="center"/>
        <w:rPr>
          <w:color w:val="000000"/>
          <w:sz w:val="22"/>
          <w:szCs w:val="22"/>
        </w:rPr>
      </w:pPr>
      <w:bookmarkStart w:id="1" w:name="_heading=h.30j0zll" w:colFirst="0" w:colLast="0"/>
      <w:bookmarkEnd w:id="1"/>
      <w:r>
        <w:rPr>
          <w:b/>
          <w:color w:val="000000"/>
          <w:sz w:val="22"/>
          <w:szCs w:val="22"/>
        </w:rPr>
        <w:t>Na</w:t>
      </w:r>
      <w:r w:rsidR="00F3247F">
        <w:rPr>
          <w:b/>
          <w:color w:val="000000"/>
          <w:sz w:val="22"/>
          <w:szCs w:val="22"/>
        </w:rPr>
        <w:t>ila Aisyal Ulum</w:t>
      </w:r>
      <w:r>
        <w:rPr>
          <w:b/>
          <w:color w:val="000000"/>
          <w:sz w:val="22"/>
          <w:szCs w:val="22"/>
          <w:vertAlign w:val="superscript"/>
        </w:rPr>
        <w:t>1</w:t>
      </w:r>
      <w:r>
        <w:rPr>
          <w:b/>
          <w:color w:val="000000"/>
          <w:sz w:val="22"/>
          <w:szCs w:val="22"/>
        </w:rPr>
        <w:t xml:space="preserve">*, </w:t>
      </w:r>
      <w:r w:rsidR="00F3247F">
        <w:rPr>
          <w:b/>
          <w:color w:val="000000"/>
          <w:sz w:val="22"/>
          <w:szCs w:val="22"/>
        </w:rPr>
        <w:t>Muhammad Hasyim</w:t>
      </w:r>
      <w:r>
        <w:rPr>
          <w:b/>
          <w:color w:val="000000"/>
          <w:sz w:val="22"/>
          <w:szCs w:val="22"/>
          <w:vertAlign w:val="superscript"/>
        </w:rPr>
        <w:t>2</w:t>
      </w:r>
    </w:p>
    <w:p w14:paraId="557BE24B" w14:textId="3DE68461" w:rsidR="00E1031D" w:rsidRDefault="00000000">
      <w:pPr>
        <w:ind w:left="0" w:hanging="2"/>
        <w:jc w:val="center"/>
        <w:rPr>
          <w:color w:val="000000"/>
          <w:sz w:val="20"/>
          <w:szCs w:val="20"/>
        </w:rPr>
      </w:pPr>
      <w:r>
        <w:rPr>
          <w:color w:val="000000"/>
          <w:sz w:val="20"/>
          <w:szCs w:val="20"/>
          <w:vertAlign w:val="superscript"/>
        </w:rPr>
        <w:t>1</w:t>
      </w:r>
      <w:r w:rsidR="00F3247F">
        <w:rPr>
          <w:color w:val="000000"/>
          <w:sz w:val="20"/>
          <w:szCs w:val="20"/>
        </w:rPr>
        <w:t>Fakultas Tarbiyah, Universitas Al-Qolam Malang, Indonesia</w:t>
      </w:r>
    </w:p>
    <w:p w14:paraId="0CA530F1" w14:textId="7CC8791E" w:rsidR="00E1031D" w:rsidRDefault="00000000" w:rsidP="00F3247F">
      <w:pPr>
        <w:ind w:left="0" w:hanging="2"/>
        <w:jc w:val="center"/>
        <w:rPr>
          <w:color w:val="000000"/>
          <w:sz w:val="20"/>
          <w:szCs w:val="20"/>
        </w:rPr>
      </w:pPr>
      <w:r>
        <w:rPr>
          <w:color w:val="000000"/>
          <w:sz w:val="20"/>
          <w:szCs w:val="20"/>
          <w:vertAlign w:val="superscript"/>
        </w:rPr>
        <w:t>2</w:t>
      </w:r>
      <w:r w:rsidR="00F3247F">
        <w:rPr>
          <w:color w:val="000000"/>
          <w:sz w:val="20"/>
          <w:szCs w:val="20"/>
        </w:rPr>
        <w:t>Universitas Al-Qolam Malang, Indonesia</w:t>
      </w:r>
    </w:p>
    <w:p w14:paraId="6D14F9A9" w14:textId="77777777" w:rsidR="00E1031D" w:rsidRDefault="00E1031D">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1031D" w14:paraId="4EF0C2D8" w14:textId="77777777">
        <w:tc>
          <w:tcPr>
            <w:tcW w:w="3416" w:type="dxa"/>
          </w:tcPr>
          <w:p w14:paraId="58BABD0F" w14:textId="77777777" w:rsidR="00E1031D" w:rsidRDefault="00000000">
            <w:pPr>
              <w:ind w:left="0" w:hanging="2"/>
              <w:rPr>
                <w:color w:val="000000"/>
                <w:sz w:val="20"/>
                <w:szCs w:val="20"/>
              </w:rPr>
            </w:pPr>
            <w:r>
              <w:rPr>
                <w:b/>
                <w:color w:val="000000"/>
                <w:sz w:val="20"/>
                <w:szCs w:val="20"/>
              </w:rPr>
              <w:t xml:space="preserve">Article History: </w:t>
            </w:r>
          </w:p>
          <w:p w14:paraId="0EF3BB40" w14:textId="77777777" w:rsidR="00E1031D" w:rsidRDefault="00000000">
            <w:pPr>
              <w:ind w:left="0" w:hanging="2"/>
              <w:rPr>
                <w:color w:val="000000"/>
                <w:sz w:val="20"/>
                <w:szCs w:val="20"/>
              </w:rPr>
            </w:pPr>
            <w:r>
              <w:rPr>
                <w:color w:val="000000"/>
                <w:sz w:val="20"/>
                <w:szCs w:val="20"/>
              </w:rPr>
              <w:t>Received: xxxx xx, 20xx</w:t>
            </w:r>
          </w:p>
          <w:p w14:paraId="37632EB6" w14:textId="77777777" w:rsidR="00E1031D" w:rsidRDefault="00000000">
            <w:pPr>
              <w:ind w:left="0" w:hanging="2"/>
              <w:rPr>
                <w:color w:val="000000"/>
                <w:sz w:val="20"/>
                <w:szCs w:val="20"/>
              </w:rPr>
            </w:pPr>
            <w:r>
              <w:rPr>
                <w:color w:val="000000"/>
                <w:sz w:val="20"/>
                <w:szCs w:val="20"/>
              </w:rPr>
              <w:t xml:space="preserve">Revised: xxxx xx, 20xx </w:t>
            </w:r>
          </w:p>
          <w:p w14:paraId="7303D940" w14:textId="77777777" w:rsidR="00E1031D" w:rsidRDefault="00000000">
            <w:pPr>
              <w:ind w:left="0" w:hanging="2"/>
              <w:rPr>
                <w:color w:val="000000"/>
                <w:sz w:val="20"/>
                <w:szCs w:val="20"/>
              </w:rPr>
            </w:pPr>
            <w:r>
              <w:rPr>
                <w:color w:val="000000"/>
                <w:sz w:val="20"/>
                <w:szCs w:val="20"/>
              </w:rPr>
              <w:t xml:space="preserve">Accepted: xxxx xx, 20xx </w:t>
            </w:r>
          </w:p>
          <w:p w14:paraId="75B263FC" w14:textId="77777777" w:rsidR="00E1031D" w:rsidRDefault="00000000">
            <w:pPr>
              <w:ind w:left="0" w:hanging="2"/>
              <w:rPr>
                <w:color w:val="000000"/>
                <w:sz w:val="20"/>
                <w:szCs w:val="20"/>
              </w:rPr>
            </w:pPr>
            <w:r>
              <w:rPr>
                <w:color w:val="000000"/>
                <w:sz w:val="20"/>
                <w:szCs w:val="20"/>
              </w:rPr>
              <w:t>Available online xxxx xx, 20xx</w:t>
            </w:r>
          </w:p>
          <w:p w14:paraId="57B29E93" w14:textId="77777777" w:rsidR="00E1031D" w:rsidRDefault="00E1031D">
            <w:pPr>
              <w:ind w:left="0" w:hanging="2"/>
              <w:rPr>
                <w:color w:val="000000"/>
                <w:sz w:val="20"/>
                <w:szCs w:val="20"/>
              </w:rPr>
            </w:pPr>
          </w:p>
          <w:p w14:paraId="7A7A5A1F" w14:textId="77777777" w:rsidR="00E1031D" w:rsidRDefault="00000000">
            <w:pPr>
              <w:ind w:left="0" w:hanging="2"/>
              <w:rPr>
                <w:color w:val="000000"/>
                <w:sz w:val="20"/>
                <w:szCs w:val="20"/>
              </w:rPr>
            </w:pPr>
            <w:r>
              <w:rPr>
                <w:b/>
                <w:color w:val="000000"/>
                <w:sz w:val="20"/>
                <w:szCs w:val="20"/>
              </w:rPr>
              <w:t>*Correspondence:</w:t>
            </w:r>
          </w:p>
          <w:p w14:paraId="42E0469B" w14:textId="77777777" w:rsidR="00E1031D" w:rsidRDefault="00000000">
            <w:pPr>
              <w:ind w:left="0" w:hanging="2"/>
              <w:rPr>
                <w:color w:val="000000"/>
                <w:sz w:val="20"/>
                <w:szCs w:val="20"/>
              </w:rPr>
            </w:pPr>
            <w:r>
              <w:rPr>
                <w:b/>
                <w:i/>
                <w:color w:val="000000"/>
                <w:sz w:val="20"/>
                <w:szCs w:val="20"/>
              </w:rPr>
              <w:t>Address:</w:t>
            </w:r>
          </w:p>
          <w:p w14:paraId="31017F27" w14:textId="43C81DAA" w:rsidR="00E1031D" w:rsidRDefault="000F782E">
            <w:pPr>
              <w:ind w:left="0" w:hanging="2"/>
              <w:rPr>
                <w:color w:val="000000"/>
                <w:sz w:val="20"/>
                <w:szCs w:val="20"/>
              </w:rPr>
            </w:pPr>
            <w:r>
              <w:rPr>
                <w:color w:val="000000"/>
                <w:sz w:val="20"/>
                <w:szCs w:val="20"/>
              </w:rPr>
              <w:t>Jl. Raya Dusun Baron Putat Lor, Kec. Gondanglegi, Kab. Malang, Jawa Timur. 65174</w:t>
            </w:r>
          </w:p>
          <w:p w14:paraId="2177C2A7" w14:textId="77777777" w:rsidR="00E1031D" w:rsidRDefault="00000000">
            <w:pPr>
              <w:ind w:left="0" w:hanging="2"/>
              <w:rPr>
                <w:color w:val="000000"/>
                <w:sz w:val="20"/>
                <w:szCs w:val="20"/>
              </w:rPr>
            </w:pPr>
            <w:r>
              <w:rPr>
                <w:b/>
                <w:i/>
                <w:color w:val="000000"/>
                <w:sz w:val="20"/>
                <w:szCs w:val="20"/>
              </w:rPr>
              <w:t>Email:</w:t>
            </w:r>
          </w:p>
          <w:p w14:paraId="0A733F16" w14:textId="67D12068" w:rsidR="00E1031D" w:rsidRDefault="000F782E" w:rsidP="000F782E">
            <w:pPr>
              <w:spacing w:line="480" w:lineRule="auto"/>
              <w:ind w:left="0" w:hanging="2"/>
              <w:rPr>
                <w:color w:val="000000"/>
                <w:sz w:val="20"/>
                <w:szCs w:val="20"/>
              </w:rPr>
            </w:pPr>
            <w:r>
              <w:rPr>
                <w:color w:val="000000"/>
                <w:sz w:val="20"/>
                <w:szCs w:val="20"/>
              </w:rPr>
              <w:t>nailaaisyalulum21@alqolam.ac.id</w:t>
            </w:r>
          </w:p>
          <w:p w14:paraId="0247EE3C" w14:textId="77777777" w:rsidR="00E1031D" w:rsidRDefault="00E1031D">
            <w:pPr>
              <w:ind w:left="0" w:hanging="2"/>
              <w:rPr>
                <w:color w:val="000000"/>
                <w:sz w:val="20"/>
                <w:szCs w:val="20"/>
              </w:rPr>
            </w:pPr>
          </w:p>
          <w:p w14:paraId="1C8B32F7" w14:textId="77777777" w:rsidR="00E1031D" w:rsidRDefault="00000000">
            <w:pPr>
              <w:ind w:left="0" w:hanging="2"/>
              <w:rPr>
                <w:color w:val="000000"/>
                <w:sz w:val="20"/>
                <w:szCs w:val="20"/>
              </w:rPr>
            </w:pPr>
            <w:bookmarkStart w:id="2" w:name="_Hlk193726486"/>
            <w:r>
              <w:rPr>
                <w:b/>
                <w:color w:val="000000"/>
                <w:sz w:val="20"/>
                <w:szCs w:val="20"/>
              </w:rPr>
              <w:t xml:space="preserve">Keywords: </w:t>
            </w:r>
          </w:p>
          <w:p w14:paraId="232EE5EE" w14:textId="5D9DA66D" w:rsidR="00E1031D" w:rsidRDefault="005C3007" w:rsidP="005C3007">
            <w:pPr>
              <w:ind w:left="0" w:hanging="2"/>
              <w:rPr>
                <w:color w:val="000000"/>
                <w:sz w:val="20"/>
                <w:szCs w:val="20"/>
              </w:rPr>
            </w:pPr>
            <w:r w:rsidRPr="005C3007">
              <w:rPr>
                <w:color w:val="000000"/>
                <w:sz w:val="20"/>
                <w:szCs w:val="20"/>
              </w:rPr>
              <w:t>Conventional learning methods, Generation Z, interactive, Islamic Religious Education teachers, and Learning Challenges</w:t>
            </w:r>
            <w:bookmarkEnd w:id="2"/>
            <w:r w:rsidRPr="005C3007">
              <w:rPr>
                <w:color w:val="000000"/>
                <w:sz w:val="20"/>
                <w:szCs w:val="20"/>
              </w:rPr>
              <w:t>.</w:t>
            </w:r>
          </w:p>
        </w:tc>
        <w:tc>
          <w:tcPr>
            <w:tcW w:w="5683" w:type="dxa"/>
          </w:tcPr>
          <w:p w14:paraId="5937AEC8" w14:textId="77777777" w:rsidR="00E1031D" w:rsidRDefault="00000000">
            <w:pPr>
              <w:ind w:left="0" w:hanging="2"/>
              <w:jc w:val="both"/>
              <w:rPr>
                <w:color w:val="000000"/>
                <w:sz w:val="20"/>
                <w:szCs w:val="20"/>
              </w:rPr>
            </w:pPr>
            <w:r>
              <w:rPr>
                <w:b/>
                <w:color w:val="000000"/>
                <w:sz w:val="20"/>
                <w:szCs w:val="20"/>
              </w:rPr>
              <w:t>Abstract:</w:t>
            </w:r>
          </w:p>
          <w:p w14:paraId="42D9B397" w14:textId="77777777" w:rsidR="00FE4ED0" w:rsidRPr="00FE4ED0" w:rsidRDefault="00FE4ED0" w:rsidP="00FE4ED0">
            <w:pPr>
              <w:ind w:left="0" w:right="-98" w:hanging="2"/>
              <w:jc w:val="both"/>
              <w:rPr>
                <w:color w:val="000000"/>
                <w:sz w:val="20"/>
                <w:szCs w:val="20"/>
                <w:lang w:val="en-ID"/>
              </w:rPr>
            </w:pPr>
            <w:r w:rsidRPr="00FE4ED0">
              <w:rPr>
                <w:color w:val="000000"/>
                <w:sz w:val="20"/>
                <w:szCs w:val="20"/>
                <w:lang w:val="en-ID"/>
              </w:rPr>
              <w:t>Islamic Religious Education (PAI) plays a strategic role in shaping students’ character and morals, especially amid technological advancement and globalization. However, PAI teachers face complex challenges in teaching Generation Z students who are digital natives, critical thinkers, independent learners, and prefer interactive learning. This study aims to analyze the challenges faced by PAI teachers and the innovative strategies applied in addressing Generation Z students at SMK NU Sunan Ampel Poncokusumo. This qualitative research employed observation, interviews, and documentation as data collection techniques. The findings reveal key challenges, including students’ low interest in conventional methods, exposure to radical and liberal religious content, limited technology integration, and students’ critical attitudes toward religious discourse. To address these challenges, teachers implemented innovative strategies such as interactive digital media, project-based learning, and integration of Islamic values in counseling. These strategies significantly improved students’ participation, comprehension, and application of religious values in daily life. The study recommends enhancing teachers’ digital competencies and school policy support to realize a more adaptive and relevant PAI learning model for Generation Z.</w:t>
            </w:r>
          </w:p>
          <w:p w14:paraId="483907E5" w14:textId="1CA1C265" w:rsidR="00E1031D" w:rsidRPr="00FE4ED0" w:rsidRDefault="00E1031D">
            <w:pPr>
              <w:ind w:left="0" w:right="-98" w:hanging="2"/>
              <w:jc w:val="both"/>
              <w:rPr>
                <w:color w:val="000000"/>
                <w:sz w:val="20"/>
                <w:szCs w:val="20"/>
                <w:lang w:val="en-ID"/>
              </w:rPr>
            </w:pPr>
          </w:p>
        </w:tc>
      </w:tr>
    </w:tbl>
    <w:p w14:paraId="056FAC78" w14:textId="77777777" w:rsidR="00E1031D" w:rsidRDefault="00E1031D">
      <w:pPr>
        <w:ind w:left="0" w:hanging="2"/>
        <w:jc w:val="center"/>
      </w:pPr>
    </w:p>
    <w:p w14:paraId="28381C76" w14:textId="77777777" w:rsidR="00E1031D" w:rsidRDefault="00000000">
      <w:pPr>
        <w:tabs>
          <w:tab w:val="left" w:pos="340"/>
        </w:tabs>
        <w:spacing w:line="276" w:lineRule="auto"/>
        <w:ind w:left="0" w:hanging="2"/>
      </w:pPr>
      <w:r>
        <w:rPr>
          <w:b/>
          <w:smallCaps/>
        </w:rPr>
        <w:t>PENDAHULUAN</w:t>
      </w:r>
    </w:p>
    <w:p w14:paraId="5346B7DB" w14:textId="6B5C8F1C" w:rsidR="005C3007" w:rsidRDefault="005C3007" w:rsidP="005C3007">
      <w:pPr>
        <w:tabs>
          <w:tab w:val="left" w:pos="340"/>
        </w:tabs>
        <w:spacing w:line="276" w:lineRule="auto"/>
        <w:ind w:left="-2" w:firstLineChars="295" w:firstLine="708"/>
        <w:jc w:val="both"/>
        <w:rPr>
          <w:lang w:val="id-ID"/>
        </w:rPr>
      </w:pPr>
      <w:bookmarkStart w:id="3" w:name="_Hlk193621082"/>
      <w:r w:rsidRPr="005C3007">
        <w:rPr>
          <w:lang w:val="id-ID"/>
        </w:rPr>
        <w:t>Pendidikan Agama Islam merupakan salah satu mata pelajaran yang berperan penting dalam proses membentuk karakter individu dan moral generasi muda</w:t>
      </w:r>
      <w:r w:rsidR="00F87107">
        <w:rPr>
          <w:lang w:val="id-ID"/>
        </w:rPr>
        <w:t xml:space="preserve"> </w:t>
      </w:r>
      <w:r w:rsidR="00F87107">
        <w:rPr>
          <w:lang w:val="id-ID"/>
        </w:rPr>
        <w:fldChar w:fldCharType="begin" w:fldLock="1"/>
      </w:r>
      <w:r w:rsidR="00243BB1">
        <w:rPr>
          <w:lang w:val="id-ID"/>
        </w:rPr>
        <w:instrText>ADDIN CSL_CITATION {"citationItems":[{"id":"ITEM-1","itemData":{"author":[{"dropping-particle":"","family":"Azizah","given":"Zahra Nur","non-dropping-particle":"","parse-names":false,"suffix":""},{"dropping-particle":"","family":"Luqna","given":"Wiwin","non-dropping-particle":"","parse-names":false,"suffix":""},{"dropping-particle":"","family":"Abd","given":"Hunaida","non-dropping-particle":"","parse-names":false,"suffix":""}],"container-title":"2","id":"ITEM-1","issued":{"date-parts":[["2024"]]},"page":"89-98","title":"Pendidikan Islam Dan Tantangan Era 4 . 0 : Strategi Penanaman Nilai Toleransi Pada Generasi Z","type":"article-journal","volume":"4"},"uris":["http://www.mendeley.com/documents/?uuid=94d40e48-305d-4155-8279-85c6464e9251"]}],"mendeley":{"formattedCitation":"(Azizah, Luqna, and Abd 2024)","manualFormatting":"(Azizah, 2024)","plainTextFormattedCitation":"(Azizah, Luqna, and Abd 2024)","previouslyFormattedCitation":"(Azizah, Luqna, and Abd 2024)"},"properties":{"noteIndex":0},"schema":"https://github.com/citation-style-language/schema/raw/master/csl-citation.json"}</w:instrText>
      </w:r>
      <w:r w:rsidR="00F87107">
        <w:rPr>
          <w:lang w:val="id-ID"/>
        </w:rPr>
        <w:fldChar w:fldCharType="separate"/>
      </w:r>
      <w:r w:rsidR="00F87107" w:rsidRPr="00F87107">
        <w:rPr>
          <w:noProof/>
          <w:lang w:val="id-ID"/>
        </w:rPr>
        <w:t>(Azizah,</w:t>
      </w:r>
      <w:r w:rsidR="00F87107">
        <w:rPr>
          <w:noProof/>
          <w:lang w:val="id-ID"/>
        </w:rPr>
        <w:t xml:space="preserve"> </w:t>
      </w:r>
      <w:r w:rsidR="00F87107" w:rsidRPr="00F87107">
        <w:rPr>
          <w:noProof/>
          <w:lang w:val="id-ID"/>
        </w:rPr>
        <w:t>2024)</w:t>
      </w:r>
      <w:r w:rsidR="00F87107">
        <w:rPr>
          <w:lang w:val="id-ID"/>
        </w:rPr>
        <w:fldChar w:fldCharType="end"/>
      </w:r>
      <w:r w:rsidRPr="005C3007">
        <w:rPr>
          <w:lang w:val="id-ID"/>
        </w:rPr>
        <w:t xml:space="preserve">. Pendidikan agama tidak hanya bertujuan untuk memberikan pemahaman tentang pelajaran Islam, tetapi juga untuk menanamkan prinsip Islam dalam kehidupan sehari-hari </w:t>
      </w:r>
      <w:r w:rsidRPr="005C3007">
        <w:rPr>
          <w:lang w:val="id-ID"/>
        </w:rPr>
        <w:fldChar w:fldCharType="begin" w:fldLock="1"/>
      </w:r>
      <w:r w:rsidR="00243BB1">
        <w:rPr>
          <w:lang w:val="id-ID"/>
        </w:rPr>
        <w:instrText>ADDIN CSL_CITATION {"citationItems":[{"id":"ITEM-1","itemData":{"author":[{"dropping-particle":"","family":"Zulianti","given":"Putri","non-dropping-particle":"","parse-names":false,"suffix":""}],"id":"ITEM-1","issue":"1","issued":{"date-parts":[["2021"]]},"page":"51-66","title":"Al – Mabhats","type":"article-journal","volume":"6"},"uris":["http://www.mendeley.com/documents/?uuid=5ea4d6fa-e50f-4777-b736-f5e1bace28ac"]}],"mendeley":{"formattedCitation":"(Zulianti 2021)","manualFormatting":"(Zulianti,  2021)","plainTextFormattedCitation":"(Zulianti 2021)","previouslyFormattedCitation":"(Zulianti 2021)"},"properties":{"noteIndex":0},"schema":"https://github.com/citation-style-language/schema/raw/master/csl-citation.json"}</w:instrText>
      </w:r>
      <w:r w:rsidRPr="005C3007">
        <w:rPr>
          <w:lang w:val="id-ID"/>
        </w:rPr>
        <w:fldChar w:fldCharType="separate"/>
      </w:r>
      <w:r w:rsidR="00243BB1" w:rsidRPr="00243BB1">
        <w:rPr>
          <w:noProof/>
          <w:lang w:val="id-ID"/>
        </w:rPr>
        <w:t>(Zulianti</w:t>
      </w:r>
      <w:r w:rsidR="00243BB1">
        <w:rPr>
          <w:noProof/>
          <w:lang w:val="id-ID"/>
        </w:rPr>
        <w:t xml:space="preserve">, </w:t>
      </w:r>
      <w:r w:rsidR="00243BB1" w:rsidRPr="00243BB1">
        <w:rPr>
          <w:noProof/>
          <w:lang w:val="id-ID"/>
        </w:rPr>
        <w:t xml:space="preserve"> 2021)</w:t>
      </w:r>
      <w:r w:rsidRPr="005C3007">
        <w:fldChar w:fldCharType="end"/>
      </w:r>
      <w:r w:rsidRPr="005C3007">
        <w:rPr>
          <w:lang w:val="id-ID"/>
        </w:rPr>
        <w:t>. Dengan Pendidikan agama islam, diharapkan siswa memiliki akhlak yang baik dan dapat mengaplikasikan ajaran islam dalam berbagai aspek kehidupan mereka</w:t>
      </w:r>
      <w:r w:rsidR="00AE052D">
        <w:rPr>
          <w:lang w:val="id-ID"/>
        </w:rPr>
        <w:t xml:space="preserve"> </w:t>
      </w:r>
      <w:r w:rsidR="00AE052D">
        <w:rPr>
          <w:lang w:val="id-ID"/>
        </w:rPr>
        <w:fldChar w:fldCharType="begin" w:fldLock="1"/>
      </w:r>
      <w:r w:rsidR="002C4BB7">
        <w:rPr>
          <w:lang w:val="id-ID"/>
        </w:rPr>
        <w:instrText>ADDIN CSL_CITATION {"citationItems":[{"id":"ITEM-1","itemData":{"author":[{"dropping-particle":"","family":"Miftahul","given":"","non-dropping-particle":"","parse-names":false,"suffix":""},{"dropping-particle":"","family":"Firdaus","given":"Firman","non-dropping-particle":"","parse-names":false,"suffix":""},{"dropping-particle":"","family":"Saleh","given":"Muhammad","non-dropping-particle":"","parse-names":false,"suffix":""},{"dropping-particle":"Al","family":"Qadri","given":"Muamar","non-dropping-particle":"","parse-names":false,"suffix":""}],"id":"ITEM-1","issue":"5","issued":{"date-parts":[["2024"]]},"page":"1030-1047","title":"Jurnal Kajian dan Riset Mahasiswa Persepsi Guru PAI dalam Menghadapi Tantangan Mengajar","type":"article-journal","volume":"1"},"uris":["http://www.mendeley.com/documents/?uuid=52065057-e37d-48dd-8226-aafde4815521"]}],"mendeley":{"formattedCitation":"(Miftahul et al. 2024)","manualFormatting":"(Miftahul, 2024)","plainTextFormattedCitation":"(Miftahul et al. 2024)","previouslyFormattedCitation":"(Miftahul et al. 2024)"},"properties":{"noteIndex":0},"schema":"https://github.com/citation-style-language/schema/raw/master/csl-citation.json"}</w:instrText>
      </w:r>
      <w:r w:rsidR="00AE052D">
        <w:rPr>
          <w:lang w:val="id-ID"/>
        </w:rPr>
        <w:fldChar w:fldCharType="separate"/>
      </w:r>
      <w:r w:rsidR="00AE052D" w:rsidRPr="00AE052D">
        <w:rPr>
          <w:noProof/>
          <w:lang w:val="id-ID"/>
        </w:rPr>
        <w:t>(Miftahul</w:t>
      </w:r>
      <w:r w:rsidR="00AE052D">
        <w:rPr>
          <w:noProof/>
          <w:lang w:val="id-ID"/>
        </w:rPr>
        <w:t>,</w:t>
      </w:r>
      <w:r w:rsidR="00AE052D" w:rsidRPr="00AE052D">
        <w:rPr>
          <w:noProof/>
          <w:lang w:val="id-ID"/>
        </w:rPr>
        <w:t xml:space="preserve"> 2024)</w:t>
      </w:r>
      <w:r w:rsidR="00AE052D">
        <w:rPr>
          <w:lang w:val="id-ID"/>
        </w:rPr>
        <w:fldChar w:fldCharType="end"/>
      </w:r>
      <w:r w:rsidRPr="005C3007">
        <w:rPr>
          <w:lang w:val="id-ID"/>
        </w:rPr>
        <w:t>.</w:t>
      </w:r>
      <w:r w:rsidR="00243BB1">
        <w:rPr>
          <w:lang w:val="id-ID"/>
        </w:rPr>
        <w:t xml:space="preserve"> </w:t>
      </w:r>
      <w:r w:rsidRPr="005C3007">
        <w:rPr>
          <w:lang w:val="id-ID"/>
        </w:rPr>
        <w:t xml:space="preserve">Keberhasilan Pendidikan Agama Islam sangat bergantung pada seberapa baik siswa memahmi dan mengamalkan nilai-nilai islam dalam kehidupan mereka terutama di era globalisasi dan </w:t>
      </w:r>
      <w:r w:rsidRPr="005C3007">
        <w:rPr>
          <w:lang w:val="id-ID"/>
        </w:rPr>
        <w:lastRenderedPageBreak/>
        <w:t>digitalisasi saat ini. Dalam proses pendidikan, guru merupakan faktor terpenting dalam membentuk karakter siswa. Guru berperan sebagai pembimbing yang membantu siswa memahami dan menginternalisasi nilai-nilai Islam dalam kehidupan sehari-hari.</w:t>
      </w:r>
    </w:p>
    <w:p w14:paraId="402478F9" w14:textId="722956EE" w:rsidR="005C3007" w:rsidRDefault="005C3007" w:rsidP="005C3007">
      <w:pPr>
        <w:tabs>
          <w:tab w:val="left" w:pos="340"/>
        </w:tabs>
        <w:spacing w:line="276" w:lineRule="auto"/>
        <w:ind w:left="-2" w:firstLineChars="295" w:firstLine="708"/>
        <w:jc w:val="both"/>
        <w:rPr>
          <w:lang w:val="id-ID"/>
        </w:rPr>
      </w:pPr>
      <w:bookmarkStart w:id="4" w:name="_Hlk193635367"/>
      <w:r w:rsidRPr="005C3007">
        <w:rPr>
          <w:lang w:val="id-ID"/>
        </w:rPr>
        <w:t xml:space="preserve">Guru PAI memegang peranan sentral dalam membentuk karakter dan moral generasi muda melalui pendidikan agama. Tugas mereka tidak sekadar menyampaikan ajaran Islam, tetapi juga menanamkan nilai-nilai Islam dalam kehidupan sehari-hari siswa, dengan harapan siswa memiliki akhlak yang baik dan mampu mengaplikasikan ajaran Islam dalam berbagai aspek kehidupan </w:t>
      </w:r>
      <w:r w:rsidRPr="005C3007">
        <w:rPr>
          <w:lang w:val="id-ID"/>
        </w:rPr>
        <w:fldChar w:fldCharType="begin" w:fldLock="1"/>
      </w:r>
      <w:r w:rsidR="00010AC8">
        <w:rPr>
          <w:lang w:val="id-ID"/>
        </w:rPr>
        <w:instrText>ADDIN CSL_CITATION {"citationItems":[{"id":"ITEM-1","itemData":{"author":[{"dropping-particle":"","family":"Edi Kuswanto","given":"","non-dropping-particle":"","parse-names":false,"suffix":""}],"container-title":"Mudarrisa: Jurnal Kajian Pendidikan Islam","id":"ITEM-1","issue":"2","issued":{"date-parts":[["2021"]]},"page":"194-220","title":"Peranan Guru PAI dalam Pendidikan Akhlak di Sekolah","type":"article-journal","volume":"6"},"uris":["http://www.mendeley.com/documents/?uuid=279f3278-4a3e-40bc-9c24-2230199749af"]}],"mendeley":{"formattedCitation":"(Edi Kuswanto 2021)","manualFormatting":"(Edi, 2021)","plainTextFormattedCitation":"(Edi Kuswanto 2021)","previouslyFormattedCitation":"(Edi Kuswanto 2021)"},"properties":{"noteIndex":0},"schema":"https://github.com/citation-style-language/schema/raw/master/csl-citation.json"}</w:instrText>
      </w:r>
      <w:r w:rsidRPr="005C3007">
        <w:rPr>
          <w:lang w:val="id-ID"/>
        </w:rPr>
        <w:fldChar w:fldCharType="separate"/>
      </w:r>
      <w:r w:rsidR="000F74FE" w:rsidRPr="00243BB1">
        <w:rPr>
          <w:noProof/>
          <w:lang w:val="id-ID"/>
        </w:rPr>
        <w:t>(Edi</w:t>
      </w:r>
      <w:r w:rsidR="00243BB1">
        <w:rPr>
          <w:noProof/>
          <w:lang w:val="id-ID"/>
        </w:rPr>
        <w:t xml:space="preserve">, </w:t>
      </w:r>
      <w:r w:rsidR="000F74FE" w:rsidRPr="00243BB1">
        <w:rPr>
          <w:noProof/>
          <w:lang w:val="id-ID"/>
        </w:rPr>
        <w:t>2021)</w:t>
      </w:r>
      <w:r w:rsidRPr="005C3007">
        <w:rPr>
          <w:lang w:val="id-ID"/>
        </w:rPr>
        <w:fldChar w:fldCharType="end"/>
      </w:r>
      <w:r w:rsidRPr="005C3007">
        <w:rPr>
          <w:lang w:val="id-ID"/>
        </w:rPr>
        <w:t xml:space="preserve">. Keberhasilan pendidikan PAI sangat bergantung pada kemampuan guru dalam membimbing siswa memahami dan menginternalisasi nilai-nilai Islam, terutama di era globalisasi dan digitalisasi saat ini, menjadikan guru PAI sebagai pembimbing yang membantu siswa mengarungi kompleksitas dunia modern dengan berlandaskan ajaran agama. Guru PAI memiliki peran penting dalam membimbing siswa memahami nilai-nilai islam di tengah perkembangan zaman yang semakin pesat </w:t>
      </w:r>
      <w:r w:rsidRPr="005C3007">
        <w:rPr>
          <w:lang w:val="id-ID"/>
        </w:rPr>
        <w:fldChar w:fldCharType="begin" w:fldLock="1"/>
      </w:r>
      <w:r w:rsidR="00010AC8">
        <w:rPr>
          <w:lang w:val="id-ID"/>
        </w:rPr>
        <w:instrText>ADDIN CSL_CITATION {"citationItems":[{"id":"ITEM-1","itemData":{"abstract":"Belajar merupakan salah satu kewajiban bagi setiap siswa. Dalam prosesnya tak jarang siswa menemui setiap masalah. Guru sebagai pelaku utama dalam penerapan program pendidikan di sekolah memiliki peran yang sangat penting untuk mencapai tujuan pendidikan. Peran guru meliputi: mendidik, membimbing, melatih, menasehati, melakukan pembaruan, menjadi model dan teladan. Disiplin belajar sangat penting bagi keberhasilan siswa nantinya dan seorang guru harus bersabar dalam melakukannya. Guru PAI tentuntnya turut berperan dalam meningkatkan disiplin belajar. Penelitian ini bertujuan untuk mendeskripsikan peran guru PAI dalam meningkatkan disiplin belajar di SMP Islam Hikmatul Hasanah Kecamatan Tegalsiwalan Kabupaten Probolinggo. Peran guru PAI yang dimaksud adalah sebagai pembimbing, teladan, motivator dan evaluator. Penelitian ini menggunakan deskriptif kualitatif dengan metodologi pengumpulan data wawancara, observasi dan dokumen. Sumber data yang digunakan adalah primer dengan wawancara kepada guru PAI, kepala sekolah dan siswa. Hasil penelitian ini menunjukkan peran guru PAI sebagai teladan yaitu selalu memberikan contoh yang baik, peran guru PAI sebagai inisiator yang dapat dijadikan inspirasi bagi siswanya, peran guru sebagai evaluator yaitu memberikan penilaian terhadapan keberhasilan siswa dalam belajar, dan peran guru PAI sebagai pembimbing yaitu selalu mengarahkan siswanya untuk belajar dan bersabar dalam mengajar. Faktor yang mendukung peran guru PAI dalam meningkatkan disiplin belajar siswa di SMP Islam Hikmatul Hasanah yaitu semangat disiplin guru pembina, adanya kerja sama dengan orangtua. Adapun faktor yang menghambat antara lain: kurangnya kontrol penggunaan gadget pada anak, kurangnya kesadaran siswa, lingkungan,kurangnya perhatian orangtua terhadap pergaulan siswa","author":[{"dropping-particle":"","family":"Abbas Zainuddin, Prasetya Benny","given":"Susandi Ari","non-dropping-particle":"","parse-names":false,"suffix":""}],"container-title":"Sekolah Tinggi Agama Islam Muhammadiyah Probolinggo","id":"ITEM-1","issue":"1","issued":{"date-parts":[["2022"]]},"page":"447-458","title":"Peran Guru PAI Dalam Meningkatkan Disiplin Belajar Siswa Di SMP Islam Hikmatul Hasanah Kecamatan Tegalsiwalan Kabupaten Probolinggo","type":"article-journal","volume":"4"},"uris":["http://www.mendeley.com/documents/?uuid=4ada9b4e-276b-4c28-bdf8-f31c2f064d2d"]}],"mendeley":{"formattedCitation":"(Abbas Zainuddin, Prasetya Benny 2022)","manualFormatting":"(Abbas, 2022)","plainTextFormattedCitation":"(Abbas Zainuddin, Prasetya Benny 2022)","previouslyFormattedCitation":"(Abbas Zainuddin, Prasetya Benny 2022)"},"properties":{"noteIndex":0},"schema":"https://github.com/citation-style-language/schema/raw/master/csl-citation.json"}</w:instrText>
      </w:r>
      <w:r w:rsidRPr="005C3007">
        <w:rPr>
          <w:lang w:val="id-ID"/>
        </w:rPr>
        <w:fldChar w:fldCharType="separate"/>
      </w:r>
      <w:r w:rsidR="000F74FE" w:rsidRPr="000F74FE">
        <w:rPr>
          <w:noProof/>
          <w:lang w:val="id-ID"/>
        </w:rPr>
        <w:t>(Abbas, 2022)</w:t>
      </w:r>
      <w:r w:rsidRPr="005C3007">
        <w:rPr>
          <w:lang w:val="id-ID"/>
        </w:rPr>
        <w:fldChar w:fldCharType="end"/>
      </w:r>
      <w:r w:rsidRPr="005C3007">
        <w:rPr>
          <w:lang w:val="id-ID"/>
        </w:rPr>
        <w:t xml:space="preserve">. Mereka bertanggung jawab untuk memastikan bahwa siswa dapat memahami dan menginternalisasi ajaran islam dengan baik, meskipun dihadapkan dengan berbagai tantangan. Namun, guru PAI menghadapi masalah pembelajaran yang semakin kompleks saat berhadapan dengan siswa generasi Z. Generasi Z merupakan kelompok individu yang lahir pada rentang tahun 1997 sampai 2012 dan dibesarkan di era di gital,  dimana teknologi menjadi bagian penting dari kehidupan mereka </w:t>
      </w:r>
      <w:r w:rsidRPr="005C3007">
        <w:rPr>
          <w:lang w:val="id-ID"/>
        </w:rPr>
        <w:fldChar w:fldCharType="begin" w:fldLock="1"/>
      </w:r>
      <w:r w:rsidR="00010AC8">
        <w:rPr>
          <w:lang w:val="id-ID"/>
        </w:rPr>
        <w:instrText>ADDIN CSL_CITATION {"citationItems":[{"id":"ITEM-1","itemData":{"ISBN":"2013206534","abstract":"Berhasil tidaknya tujuan pendidikan agama Islam sangat dipengaruhi oleh guru yang merupakan salah satu komponen pendidikan. Dalam proses belajar mengajar, guru tidak hanya bertugas mewariskan ilmu tetapi juga membantu dalam mengembangkan minat peserta didik. agar peserta didik dapat belajar secara efektif dan dinamis guna memenuhi dan mencapai tujuan yang diharapkan, maka guru harus merancang proses pembelajaran. era modern 4.0 baru saja kita rasakan dan sekarang kita dikagetkan dengan perkembangan zaman masyarakat 5.0 yang harus dihadapi dan menjadi ujian tersendiri dalam ranah pembinaan keislaman. Permasalahan kajian ini adalah bagaimana guru pendidikan agama Islam menghadapi tantangan era society 5.0. Kajian ini memanfaatkan pustaka atau library research. Tantangan yang dihadapi guru pendidikan agama Islam di era masyarakat 5.0 akan menjadi fokus pembahasan peneliti. Temuan penelitian: Guru pendidikan agama Islam dituntut untuk memiliki tiga keterampilan, yang meliputi: kemampuan pemecahan masalah, berpikir kritis, dan kreatif ketika dihadapkan dengan tantangan era society 5.0.","author":[{"dropping-particle":"","family":"Mursalin","given":"Hisan","non-dropping-particle":"","parse-names":false,"suffix":""}],"container-title":"Edukasi Islam Jurnal Pendidikan Islam","id":"ITEM-1","issued":{"date-parts":[["2022"]]},"page":"216-228","title":"Tantangan Guru Pendidikan Agama Islam Pada Era Society 5.0","type":"article-journal"},"uris":["http://www.mendeley.com/documents/?uuid=052da6d7-5921-4a58-b03c-734c9e0689da"]}],"mendeley":{"formattedCitation":"(Mursalin 2022)","manualFormatting":"(Mursalin, 2022)","plainTextFormattedCitation":"(Mursalin 2022)","previouslyFormattedCitation":"(Mursalin 2022)"},"properties":{"noteIndex":0},"schema":"https://github.com/citation-style-language/schema/raw/master/csl-citation.json"}</w:instrText>
      </w:r>
      <w:r w:rsidRPr="005C3007">
        <w:rPr>
          <w:lang w:val="id-ID"/>
        </w:rPr>
        <w:fldChar w:fldCharType="separate"/>
      </w:r>
      <w:r w:rsidR="000F74FE" w:rsidRPr="000F74FE">
        <w:rPr>
          <w:noProof/>
          <w:lang w:val="id-ID"/>
        </w:rPr>
        <w:t>(Mursalin</w:t>
      </w:r>
      <w:r w:rsidR="00243BB1">
        <w:rPr>
          <w:noProof/>
          <w:lang w:val="id-ID"/>
        </w:rPr>
        <w:t>,</w:t>
      </w:r>
      <w:r w:rsidR="000F74FE" w:rsidRPr="000F74FE">
        <w:rPr>
          <w:noProof/>
          <w:lang w:val="id-ID"/>
        </w:rPr>
        <w:t xml:space="preserve"> 2022)</w:t>
      </w:r>
      <w:r w:rsidRPr="005C3007">
        <w:rPr>
          <w:lang w:val="id-ID"/>
        </w:rPr>
        <w:fldChar w:fldCharType="end"/>
      </w:r>
      <w:r w:rsidRPr="005C3007">
        <w:rPr>
          <w:lang w:val="id-ID"/>
        </w:rPr>
        <w:t xml:space="preserve">. Sejak kecil, mereka telah terbiasa menggunakan perangkat teknologi seperti ponsel pintar, tablet, dan komputer, sehingga memiliki tingkat literasi digital yang tinggi </w:t>
      </w:r>
      <w:r w:rsidRPr="005C3007">
        <w:rPr>
          <w:lang w:val="id-ID"/>
        </w:rPr>
        <w:fldChar w:fldCharType="begin" w:fldLock="1"/>
      </w:r>
      <w:r w:rsidR="00010AC8">
        <w:rPr>
          <w:lang w:val="id-ID"/>
        </w:rPr>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manualFormatting":"(Maliki, 2024)","plainTextFormattedCitation":"(Maliki et al. 2024)","previouslyFormattedCitation":"(Maliki et al. 2024)"},"properties":{"noteIndex":0},"schema":"https://github.com/citation-style-language/schema/raw/master/csl-citation.json"}</w:instrText>
      </w:r>
      <w:r w:rsidRPr="005C3007">
        <w:rPr>
          <w:lang w:val="id-ID"/>
        </w:rPr>
        <w:fldChar w:fldCharType="separate"/>
      </w:r>
      <w:r w:rsidR="000F74FE" w:rsidRPr="000F74FE">
        <w:rPr>
          <w:noProof/>
          <w:lang w:val="id-ID"/>
        </w:rPr>
        <w:t>(Maliki</w:t>
      </w:r>
      <w:r w:rsidR="00243BB1">
        <w:rPr>
          <w:noProof/>
          <w:lang w:val="id-ID"/>
        </w:rPr>
        <w:t>,</w:t>
      </w:r>
      <w:r w:rsidR="000F74FE" w:rsidRPr="000F74FE">
        <w:rPr>
          <w:noProof/>
          <w:lang w:val="id-ID"/>
        </w:rPr>
        <w:t xml:space="preserve"> 2024)</w:t>
      </w:r>
      <w:r w:rsidRPr="005C3007">
        <w:rPr>
          <w:lang w:val="id-ID"/>
        </w:rPr>
        <w:fldChar w:fldCharType="end"/>
      </w:r>
      <w:r w:rsidRPr="005C3007">
        <w:rPr>
          <w:lang w:val="id-ID"/>
        </w:rPr>
        <w:t xml:space="preserve">.  Hal ini menyebabkan banyak perubahan yang signifikan dalam beberapa aspek penting. Mereka memiliki mindset yang lebih terbuka, inovatif, dan kreatif, dan mereka telah menjadi lebih terbiasa dengan kecepatan informasi dan kemudahan mendapatkan informasi, yang membantu mereka mengembangkan mindset yang lebih global dan adaptif terhadap perubahan </w:t>
      </w:r>
      <w:r w:rsidR="00010AC8">
        <w:rPr>
          <w:lang w:val="id-ID"/>
        </w:rPr>
        <w:fldChar w:fldCharType="begin" w:fldLock="1"/>
      </w:r>
      <w:r w:rsidR="00010AC8">
        <w:rPr>
          <w:lang w:val="id-ID"/>
        </w:rPr>
        <w:instrText>ADDIN CSL_CITATION {"citationItems":[{"id":"ITEM-1","itemData":{"abstract":"Tujuan penelitian ini adalah mendeskripsikan kemudian menganalisis tantangan Penndidikan Agama Islam bagi generasi Z? Bagaimana strategi pendidikan Islam dalam menghadapi tantangan Z? terkhusus pada sekolah dasar, dengan menggunakan pendekatan penelitian kepustakaan (library research) dengan metode analisis isi (content analysis). Tantangan pendidikan agama islam untuk gen Z dibagi menjadi tiga bagian antara lain peratama perlunya teladan dari tiga pilar mitra pendidikan yaitu keluarga, sekolah dan masyarakat, kedua dunia maya, ketiga pragmatism pendidikan. Uraian tantangan pendidikan agama islam bagi gen Z bertujuan memahamkan pentingnya pendidikan agama islam bagi gen Z dan bertujuan untuk mencarikan solusi atas tantangan yang ada. Dengan harapan pendidikan agama islam bagi gen Z bisa sampai kepada mereka dengan baik untuk kebaikan hidup beragama, bersosial, dan bernegara.","author":[{"dropping-particle":"","family":"Rohman","given":"Wahyu Taufiqur","non-dropping-particle":"","parse-names":false,"suffix":""},{"dropping-particle":"","family":"Solehudin","given":"M Sugeng","non-dropping-particle":"","parse-names":false,"suffix":""},{"dropping-particle":"","family":"Khobir","given":"Abdul","non-dropping-particle":"","parse-names":false,"suffix":""}],"container-title":"Gudang Jurnal Multidisiplin Ilmu","id":"ITEM-1","issue":"6","issued":{"date-parts":[["2023"]]},"page":"204-209","title":"Tantangan Pendidikan Agama Islam Bagi Generasi Z","type":"article-journal","volume":"1"},"uris":["http://www.mendeley.com/documents/?uuid=a640ad7b-4012-42c9-ab79-fb0472b6cd3d"]}],"mendeley":{"formattedCitation":"(Rohman, Solehudin, and Khobir 2023)","manualFormatting":"(Rohman, 2023)","plainTextFormattedCitation":"(Rohman, Solehudin, and Khobir 2023)","previouslyFormattedCitation":"(Rohman, Solehudin, and Khobir 2023)"},"properties":{"noteIndex":0},"schema":"https://github.com/citation-style-language/schema/raw/master/csl-citation.json"}</w:instrText>
      </w:r>
      <w:r w:rsidR="00010AC8">
        <w:rPr>
          <w:lang w:val="id-ID"/>
        </w:rPr>
        <w:fldChar w:fldCharType="separate"/>
      </w:r>
      <w:r w:rsidR="00010AC8" w:rsidRPr="00010AC8">
        <w:rPr>
          <w:noProof/>
          <w:lang w:val="id-ID"/>
        </w:rPr>
        <w:t>(Rohman,</w:t>
      </w:r>
      <w:r w:rsidR="00010AC8">
        <w:rPr>
          <w:noProof/>
          <w:lang w:val="id-ID"/>
        </w:rPr>
        <w:t xml:space="preserve"> </w:t>
      </w:r>
      <w:r w:rsidR="00010AC8" w:rsidRPr="00010AC8">
        <w:rPr>
          <w:noProof/>
          <w:lang w:val="id-ID"/>
        </w:rPr>
        <w:t>2023)</w:t>
      </w:r>
      <w:r w:rsidR="00010AC8">
        <w:rPr>
          <w:lang w:val="id-ID"/>
        </w:rPr>
        <w:fldChar w:fldCharType="end"/>
      </w:r>
      <w:r w:rsidRPr="005C3007">
        <w:rPr>
          <w:lang w:val="id-ID"/>
        </w:rPr>
        <w:t xml:space="preserve"> Oleh karena itu, guru PAI harus mengubah metode pembelajaran agar tetap relevan dan efektif dalam membangun karakter dan moral siswa.</w:t>
      </w:r>
    </w:p>
    <w:p w14:paraId="7C6D7D58" w14:textId="4EE9535A" w:rsidR="005C3007" w:rsidRDefault="005C3007" w:rsidP="005C3007">
      <w:pPr>
        <w:tabs>
          <w:tab w:val="left" w:pos="340"/>
        </w:tabs>
        <w:spacing w:line="276" w:lineRule="auto"/>
        <w:ind w:left="-2" w:firstLineChars="295" w:firstLine="708"/>
        <w:jc w:val="both"/>
        <w:rPr>
          <w:lang w:val="id-ID"/>
        </w:rPr>
      </w:pPr>
      <w:bookmarkStart w:id="5" w:name="_Hlk193635419"/>
      <w:r w:rsidRPr="005C3007">
        <w:rPr>
          <w:lang w:val="id-ID"/>
        </w:rPr>
        <w:t xml:space="preserve">Generasi Z memiliki karakteristik yang unik berbeda dengan generasi sebelumnya </w:t>
      </w:r>
      <w:r w:rsidRPr="005C3007">
        <w:rPr>
          <w:lang w:val="id-ID"/>
        </w:rPr>
        <w:fldChar w:fldCharType="begin" w:fldLock="1"/>
      </w:r>
      <w:r w:rsidR="00317BAF">
        <w:rPr>
          <w:lang w:val="id-ID"/>
        </w:rPr>
        <w:instrText>ADDIN CSL_CITATION {"citationItems":[{"id":"ITEM-1","itemData":{"author":[{"dropping-particle":"","family":"Pristasya","given":"Dinda Aini","non-dropping-particle":"","parse-names":false,"suffix":""},{"dropping-particle":"","family":"Maulia","given":"Nurul","non-dropping-particle":"","parse-names":false,"suffix":""},{"dropping-particle":"","family":"Rahayu","given":"Prila Sugih","non-dropping-particle":"","parse-names":false,"suffix":""},{"dropping-particle":"","family":"Nurfirtriyani","given":"Shifa","non-dropping-particle":"","parse-names":false,"suffix":""},{"dropping-particle":"","family":"Pamulang","given":"Universitas","non-dropping-particle":"","parse-names":false,"suffix":""}],"id":"ITEM-1","issued":{"date-parts":[["2023"]]},"page":"25-28","title":"Pendidikan multikulturalisme dalam membentuk karakter cinta tanah air pada generasi z","type":"article-journal","volume":"3"},"uris":["http://www.mendeley.com/documents/?uuid=93f12120-6203-4720-8de9-ee7cc5805086"]}],"mendeley":{"formattedCitation":"(Pristasya et al. 2023)","manualFormatting":"(Pristasya, 2023)","plainTextFormattedCitation":"(Pristasya et al. 2023)","previouslyFormattedCitation":"(Pristasya et al. 2023)"},"properties":{"noteIndex":0},"schema":"https://github.com/citation-style-language/schema/raw/master/csl-citation.json"}</w:instrText>
      </w:r>
      <w:r w:rsidRPr="005C3007">
        <w:rPr>
          <w:lang w:val="id-ID"/>
        </w:rPr>
        <w:fldChar w:fldCharType="separate"/>
      </w:r>
      <w:r w:rsidR="000F74FE" w:rsidRPr="00010AC8">
        <w:rPr>
          <w:noProof/>
          <w:lang w:val="id-ID"/>
        </w:rPr>
        <w:t>(Pristasya</w:t>
      </w:r>
      <w:r w:rsidR="00010AC8">
        <w:rPr>
          <w:noProof/>
          <w:lang w:val="id-ID"/>
        </w:rPr>
        <w:t>,</w:t>
      </w:r>
      <w:r w:rsidR="000F74FE" w:rsidRPr="00010AC8">
        <w:rPr>
          <w:noProof/>
          <w:lang w:val="id-ID"/>
        </w:rPr>
        <w:t xml:space="preserve"> 2023)</w:t>
      </w:r>
      <w:r w:rsidRPr="005C3007">
        <w:rPr>
          <w:lang w:val="id-ID"/>
        </w:rPr>
        <w:fldChar w:fldCharType="end"/>
      </w:r>
      <w:r w:rsidRPr="005C3007">
        <w:rPr>
          <w:lang w:val="id-ID"/>
        </w:rPr>
        <w:t xml:space="preserve">. Mereka cenderung lebih mandiri dalam mencari informasi, lebih aktif berinteraksi melalui media sosial, dan lebih tertarik pada pembelajaran berbasis teknologi dan interaktif </w:t>
      </w:r>
      <w:r w:rsidRPr="005C3007">
        <w:rPr>
          <w:lang w:val="id-ID"/>
        </w:rPr>
        <w:fldChar w:fldCharType="begin" w:fldLock="1"/>
      </w:r>
      <w:r w:rsidR="00317BAF">
        <w:rPr>
          <w:lang w:val="id-ID"/>
        </w:rPr>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manualFormatting":"(Maliki, 2024)","plainTextFormattedCitation":"(Maliki et al. 2024)","previouslyFormattedCitation":"(Maliki et al. 2024)"},"properties":{"noteIndex":0},"schema":"https://github.com/citation-style-language/schema/raw/master/csl-citation.json"}</w:instrText>
      </w:r>
      <w:r w:rsidRPr="005C3007">
        <w:rPr>
          <w:lang w:val="id-ID"/>
        </w:rPr>
        <w:fldChar w:fldCharType="separate"/>
      </w:r>
      <w:r w:rsidR="000F74FE" w:rsidRPr="00317BAF">
        <w:rPr>
          <w:noProof/>
          <w:lang w:val="id-ID"/>
        </w:rPr>
        <w:t>(Maliki</w:t>
      </w:r>
      <w:r w:rsidR="00317BAF">
        <w:rPr>
          <w:noProof/>
          <w:lang w:val="id-ID"/>
        </w:rPr>
        <w:t>,</w:t>
      </w:r>
      <w:r w:rsidR="000F74FE" w:rsidRPr="00317BAF">
        <w:rPr>
          <w:noProof/>
          <w:lang w:val="id-ID"/>
        </w:rPr>
        <w:t xml:space="preserve"> 2024)</w:t>
      </w:r>
      <w:r w:rsidRPr="005C3007">
        <w:rPr>
          <w:lang w:val="id-ID"/>
        </w:rPr>
        <w:fldChar w:fldCharType="end"/>
      </w:r>
      <w:r w:rsidRPr="005C3007">
        <w:rPr>
          <w:lang w:val="id-ID"/>
        </w:rPr>
        <w:t xml:space="preserve">. Dalam proses belajar, mereka lebih suka menggunakan konten visual dan digital dibandingkan dengan metode tradisional, yang memungkinkan mereka untuk menjadi lebih aktif dan terlibat dalam proses belajar.  Tantangan pembelajaran bagi guru PAI adalah bagaimana membuat materi agama tetap menarik dan mudah dipahami oleh siswa yang terbiasa dengan pendekatan visual dan digital </w:t>
      </w:r>
      <w:r w:rsidRPr="005C3007">
        <w:rPr>
          <w:lang w:val="id-ID"/>
        </w:rPr>
        <w:fldChar w:fldCharType="begin" w:fldLock="1"/>
      </w:r>
      <w:r w:rsidR="00CA2BF0">
        <w:rPr>
          <w:lang w:val="id-ID"/>
        </w:rPr>
        <w:instrText>ADDIN CSL_CITATION {"citationItems":[{"id":"ITEM-1","itemData":{"author":[{"dropping-particle":"","family":"Silmy","given":"Ahmad Nahidl","non-dropping-particle":"","parse-names":false,"suffix":""}],"id":"ITEM-1","issued":{"date-parts":[["2022"]]},"page":"99-106","title":"JOTE Volume 3 Nomor 3 Tahun 2022 Halaman 99-106 JOURNAL ON TEACHER EDUCATION Research &amp; Learning in Faculty of Education Metodologi Pembelajaran Pendidikan Agama Islam","type":"article-journal","volume":"3"},"uris":["http://www.mendeley.com/documents/?uuid=b6f86139-06d8-48eb-b052-3531511ec1d0"]}],"mendeley":{"formattedCitation":"(Silmy 2022)","manualFormatting":"(Silmy, 2022)","plainTextFormattedCitation":"(Silmy 2022)","previouslyFormattedCitation":"(Silmy 2022)"},"properties":{"noteIndex":0},"schema":"https://github.com/citation-style-language/schema/raw/master/csl-citation.json"}</w:instrText>
      </w:r>
      <w:r w:rsidRPr="005C3007">
        <w:rPr>
          <w:lang w:val="id-ID"/>
        </w:rPr>
        <w:fldChar w:fldCharType="separate"/>
      </w:r>
      <w:r w:rsidR="000F74FE" w:rsidRPr="00317BAF">
        <w:rPr>
          <w:noProof/>
          <w:lang w:val="id-ID"/>
        </w:rPr>
        <w:t>(Silmy</w:t>
      </w:r>
      <w:r w:rsidR="00317BAF">
        <w:rPr>
          <w:noProof/>
          <w:lang w:val="id-ID"/>
        </w:rPr>
        <w:t>,</w:t>
      </w:r>
      <w:r w:rsidR="000F74FE" w:rsidRPr="00317BAF">
        <w:rPr>
          <w:noProof/>
          <w:lang w:val="id-ID"/>
        </w:rPr>
        <w:t xml:space="preserve"> 2022)</w:t>
      </w:r>
      <w:r w:rsidRPr="005C3007">
        <w:rPr>
          <w:lang w:val="id-ID"/>
        </w:rPr>
        <w:fldChar w:fldCharType="end"/>
      </w:r>
      <w:r w:rsidRPr="005C3007">
        <w:rPr>
          <w:lang w:val="id-ID"/>
        </w:rPr>
        <w:t xml:space="preserve">. Jika metode pengajaran tidak disesuaikan, siswa cenderung bosan dan tidak tertarik untuk mempelajari nilai-nilai islam secara mendalam </w:t>
      </w:r>
      <w:r w:rsidRPr="005C3007">
        <w:rPr>
          <w:lang w:val="id-ID"/>
        </w:rPr>
        <w:fldChar w:fldCharType="begin" w:fldLock="1"/>
      </w:r>
      <w:r w:rsidR="00CA2BF0">
        <w:rPr>
          <w:lang w:val="id-ID"/>
        </w:rPr>
        <w:instrText>ADDIN CSL_CITATION {"citationItems":[{"id":"ITEM-1","itemData":{"DOI":"10.23917/warta.v23i1.9106","ISSN":"2549-5631","abstract":"Generation Z is a generation that has a different character from previous generations. Therefore training is needed for teachers or educators in order to develop learning in accordance with their characteristics. The purpose of this activity is to improve the ability of teachers to prepare models and learning media that are interesting and in accordance with the characteristics of Generation Z students. This activity was attended by representatives of the Muhammadiyah Branch Managers in the field of Education. especially those who work as educators from elementary / MI to high school / vocational school at PCM Gatak. For schools managed by PCM Kec. Gatak needs to increase the ability and skills of teachers / educators in the learning process. This activity is divided into 2 sessions: first, material explanation and second, sharing and discussion. The output target of this activity is to increase the knowledge of educators at PCM Gatak, especially in terms of using models and learning media. The result of this activity is an increase in teacher understanding of learning models such as: inquiry based learning, problem based learning, experiential based learning, task based learning, theme based learning, cooperative learning, project based learning and flipped classroom models. These models can be used as an appropriate alternative in teaching generation Z. The use of technology-based learning media can be adjusted to the learning needs. In addition, there is a need for further devotion focusing on simulating learning models using effective and efficient learning media Kata kunci: model pembelajaran, media pembelajaran, pendidikan","author":[{"dropping-particle":"","family":"Kusumaningtyas","given":"Ratri","non-dropping-particle":"","parse-names":false,"suffix":""},{"dropping-particle":"","family":"Sholehah","given":"Ina Mar’atus","non-dropping-particle":"","parse-names":false,"suffix":""},{"dropping-particle":"","family":"Kholifah","given":"Nika","non-dropping-particle":"","parse-names":false,"suffix":""}],"container-title":"Warta LPM","id":"ITEM-1","issue":"1","issued":{"date-parts":[["2020","2","5"]]},"page":"54-62","title":"Peningkatan Kualitas Pembelajaran Guru Melalui Model dan Media Pembelajaran bagi Generasi Z","type":"article-journal","volume":"23"},"uris":["http://www.mendeley.com/documents/?uuid=69b420f7-1c3e-4301-a4a5-b5390ebacce6"]}],"mendeley":{"formattedCitation":"(Kusumaningtyas, Sholehah, and Kholifah 2020)","manualFormatting":"(Kusumaningtyas, 2020)","plainTextFormattedCitation":"(Kusumaningtyas, Sholehah, and Kholifah 2020)","previouslyFormattedCitation":"(Kusumaningtyas, Sholehah, and Kholifah 2020)"},"properties":{"noteIndex":0},"schema":"https://github.com/citation-style-language/schema/raw/master/csl-citation.json"}</w:instrText>
      </w:r>
      <w:r w:rsidRPr="005C3007">
        <w:rPr>
          <w:lang w:val="id-ID"/>
        </w:rPr>
        <w:fldChar w:fldCharType="separate"/>
      </w:r>
      <w:r w:rsidR="000F74FE" w:rsidRPr="000F74FE">
        <w:rPr>
          <w:noProof/>
          <w:lang w:val="id-ID"/>
        </w:rPr>
        <w:t>(Kusumaningtyas, 2020)</w:t>
      </w:r>
      <w:r w:rsidRPr="005C3007">
        <w:rPr>
          <w:lang w:val="id-ID"/>
        </w:rPr>
        <w:fldChar w:fldCharType="end"/>
      </w:r>
      <w:r w:rsidRPr="005C3007">
        <w:rPr>
          <w:lang w:val="id-ID"/>
        </w:rPr>
        <w:t>.</w:t>
      </w:r>
    </w:p>
    <w:p w14:paraId="28105175" w14:textId="74A2BB52" w:rsidR="005C3007" w:rsidRDefault="005C3007" w:rsidP="005C3007">
      <w:pPr>
        <w:tabs>
          <w:tab w:val="left" w:pos="340"/>
        </w:tabs>
        <w:spacing w:line="276" w:lineRule="auto"/>
        <w:ind w:left="-2" w:firstLineChars="295" w:firstLine="708"/>
        <w:jc w:val="both"/>
        <w:rPr>
          <w:lang w:val="id-ID"/>
        </w:rPr>
      </w:pPr>
      <w:r w:rsidRPr="005C3007">
        <w:rPr>
          <w:lang w:val="id-ID"/>
        </w:rPr>
        <w:t xml:space="preserve">Siswa tidak terlalu tertarik dengan metode pembelajaran konvensional, yang merupakan salah satu tantangan pembelajaran yang dihadapi guru PAI </w:t>
      </w:r>
      <w:r w:rsidRPr="005C3007">
        <w:rPr>
          <w:lang w:val="id-ID"/>
        </w:rPr>
        <w:fldChar w:fldCharType="begin" w:fldLock="1"/>
      </w:r>
      <w:r w:rsidR="00CA2BF0">
        <w:rPr>
          <w:lang w:val="id-ID"/>
        </w:rPr>
        <w:instrText>ADDIN CSL_CITATION {"citationItems":[{"id":"ITEM-1","itemData":{"ISBN":"3038030384","abstract":"… Peran perguruan tinggi hendaknya mampu menghasilkan lulusan yang memiliki kepribadian tangguh, berkemampuan unggul, cerdas, kreatif sehingga mampu bersaing dengan …","author":[{"dropping-particle":"","family":"Mulyadi","given":"","non-dropping-particle":"","parse-names":false,"suffix":""},{"dropping-particle":"","family":"Alhadjrath","given":"Elza Rahilla","non-dropping-particle":"","parse-names":false,"suffix":""},{"dropping-particle":"","family":"Hutami","given":"Putri Wulan","non-dropping-particle":"","parse-names":false,"suffix":""},{"dropping-particle":"","family":"P","given":"Mizla Agustin","non-dropping-particle":"","parse-names":false,"suffix":""}],"container-title":"… Pembelajaran dan Pendidikan)","id":"ITEM-1","issued":{"date-parts":[["2023"]]},"page":"30380-30384","title":"Peran Pendidikan Agama Islam Dalam Membangun Karakter Mahasiswa Di Stebi Tanggamus","type":"article-journal","volume":"7"},"uris":["http://www.mendeley.com/documents/?uuid=4e3854b8-3c09-491b-a398-d364479954b0"]}],"mendeley":{"formattedCitation":"(Mulyadi et al. 2023)","manualFormatting":"(Mulyadi, 2023)","plainTextFormattedCitation":"(Mulyadi et al. 2023)","previouslyFormattedCitation":"(Mulyadi et al. 2023)"},"properties":{"noteIndex":0},"schema":"https://github.com/citation-style-language/schema/raw/master/csl-citation.json"}</w:instrText>
      </w:r>
      <w:r w:rsidRPr="005C3007">
        <w:rPr>
          <w:lang w:val="id-ID"/>
        </w:rPr>
        <w:fldChar w:fldCharType="separate"/>
      </w:r>
      <w:r w:rsidR="000F74FE" w:rsidRPr="000F74FE">
        <w:rPr>
          <w:noProof/>
          <w:lang w:val="id-ID"/>
        </w:rPr>
        <w:t>(Mulyad</w:t>
      </w:r>
      <w:r w:rsidR="00317BAF">
        <w:rPr>
          <w:noProof/>
          <w:lang w:val="id-ID"/>
        </w:rPr>
        <w:t>i,</w:t>
      </w:r>
      <w:r w:rsidR="000F74FE" w:rsidRPr="000F74FE">
        <w:rPr>
          <w:noProof/>
          <w:lang w:val="id-ID"/>
        </w:rPr>
        <w:t xml:space="preserve"> 2023)</w:t>
      </w:r>
      <w:r w:rsidRPr="005C3007">
        <w:rPr>
          <w:lang w:val="id-ID"/>
        </w:rPr>
        <w:fldChar w:fldCharType="end"/>
      </w:r>
      <w:r w:rsidRPr="005C3007">
        <w:rPr>
          <w:lang w:val="id-ID"/>
        </w:rPr>
        <w:t xml:space="preserve">. Metode pembelajaran konvensional adalah Metode pembelajaran konvensional adalah pendekatan pengajaran yang masih banyak digunakan di berbagai lembaga pendidikan, termasuk dalam pengajaran Pendidikan Agama Islam PAI </w:t>
      </w:r>
      <w:r w:rsidRPr="005C3007">
        <w:rPr>
          <w:lang w:val="id-ID"/>
        </w:rPr>
        <w:fldChar w:fldCharType="begin" w:fldLock="1"/>
      </w:r>
      <w:r w:rsidR="00317BAF">
        <w:rPr>
          <w:lang w:val="id-ID"/>
        </w:rPr>
        <w:instrText>ADDIN CSL_CITATION {"citationItems":[{"id":"ITEM-1","itemData":{"DOI":"10.53802/hikmah.v18i1.101","ISSN":"2720-9040","abstract":"This research aims to determine the perspective of Islamic education about conventional learning and critical creative learning. This research is library research and data collection uses documentation method. The data analysis uses a comparative technique, namely researching the philosophical foundations of conventional learning and critical-creative learning and looking at the two learning concepts using the perspective of Islamic education. Islamic education is the process of changing individual behavior in personal life and society through the learning process with an effort to help develop students to be more advanced based on good values in their lives, so that personal human beings are formed, both related to reason, feelings, and actions. The results of this research indicate that the two learning models above are very different conceptually, so there needs to be a creative unification effort from a teacher as a regulator in the learning process. Therefore, the two learning models could be useful according to the conditions and situations, so that there is no need to eliminate the conventional and critical creative learning models. Even learning with this model is very appropriate to the present.","author":[{"dropping-particle":"","family":"Fahrudin","given":"Fahrudin","non-dropping-particle":"","parse-names":false,"suffix":""},{"dropping-particle":"","family":"Ansari","given":"Ansari","non-dropping-particle":"","parse-names":false,"suffix":""},{"dropping-particle":"","family":"Ichsan","given":"Ahmad Shofiyuddin","non-dropping-particle":"","parse-names":false,"suffix":""}],"container-title":"Hikmah","id":"ITEM-1","issue":"1","issued":{"date-parts":[["2021","9","1"]]},"page":"64-80","title":"Pembelajaran Konvensional dan Kritis Kreatif dalam Perspektif Pendidikan Islam","type":"article-journal","volume":"18"},"uris":["http://www.mendeley.com/documents/?uuid=77a4222b-9393-45a7-9846-a9b12e630f1c"]}],"mendeley":{"formattedCitation":"(Fahrudin, Ansari, and Ichsan 2021)","manualFormatting":"(Fahrudin, 2021)","plainTextFormattedCitation":"(Fahrudin, Ansari, and Ichsan 2021)","previouslyFormattedCitation":"(Fahrudin, Ansari, and Ichsan 2021)"},"properties":{"noteIndex":0},"schema":"https://github.com/citation-style-language/schema/raw/master/csl-citation.json"}</w:instrText>
      </w:r>
      <w:r w:rsidRPr="005C3007">
        <w:rPr>
          <w:lang w:val="id-ID"/>
        </w:rPr>
        <w:fldChar w:fldCharType="separate"/>
      </w:r>
      <w:r w:rsidR="000F74FE" w:rsidRPr="000F74FE">
        <w:rPr>
          <w:noProof/>
          <w:lang w:val="id-ID"/>
        </w:rPr>
        <w:t>(Fahrudin, 2021)</w:t>
      </w:r>
      <w:r w:rsidRPr="005C3007">
        <w:rPr>
          <w:lang w:val="id-ID"/>
        </w:rPr>
        <w:fldChar w:fldCharType="end"/>
      </w:r>
      <w:r w:rsidRPr="005C3007">
        <w:rPr>
          <w:lang w:val="id-ID"/>
        </w:rPr>
        <w:t xml:space="preserve">. Metode ini umumnya bersifat satu arah, guru berfungsi sebagai sumber utama informasi, sedangkan siswa lebih banyak berperan </w:t>
      </w:r>
      <w:r w:rsidRPr="005C3007">
        <w:rPr>
          <w:lang w:val="id-ID"/>
        </w:rPr>
        <w:lastRenderedPageBreak/>
        <w:t xml:space="preserve">sebagai penerima materi secara pasif. Salah satu bentuk utama dari metode konvensional adalah ceramah, di mana guru menyampaikan materi dalam bentuk lisan tanpa banyak melibatkan interaksi aktif dari siswa </w:t>
      </w:r>
      <w:r w:rsidRPr="005C3007">
        <w:rPr>
          <w:lang w:val="id-ID"/>
        </w:rPr>
        <w:fldChar w:fldCharType="begin" w:fldLock="1"/>
      </w:r>
      <w:r w:rsidR="00845FD9">
        <w:rPr>
          <w:lang w:val="id-ID"/>
        </w:rPr>
        <w:instrText>ADDIN CSL_CITATION {"citationItems":[{"id":"ITEM-1","itemData":{"author":[{"dropping-particle":"","family":"Devita","given":"Rini","non-dropping-particle":"","parse-names":false,"suffix":""},{"dropping-particle":"","family":"Budiyanto","given":"Cepi","non-dropping-particle":"","parse-names":false,"suffix":""}],"id":"ITEM-1","issue":"01","issued":{"date-parts":[["2022"]]},"page":"29-36","title":"PADA PEMBELAJARAN IPA DI KELAS IV SDN 1 MEKARSARI SAAT Bale Aksara : Jurnal Pendidikan Sekolah Dasar","type":"article-journal","volume":"03"},"uris":["http://www.mendeley.com/documents/?uuid=d511c967-5508-4e45-9cce-8c9e0d051c79"]}],"mendeley":{"formattedCitation":"(Devita and Budiyanto 2022)","manualFormatting":"(Devita, 2022)","plainTextFormattedCitation":"(Devita and Budiyanto 2022)","previouslyFormattedCitation":"(Devita and Budiyanto 2022)"},"properties":{"noteIndex":0},"schema":"https://github.com/citation-style-language/schema/raw/master/csl-citation.json"}</w:instrText>
      </w:r>
      <w:r w:rsidRPr="005C3007">
        <w:rPr>
          <w:lang w:val="id-ID"/>
        </w:rPr>
        <w:fldChar w:fldCharType="separate"/>
      </w:r>
      <w:r w:rsidR="000F74FE" w:rsidRPr="000F74FE">
        <w:rPr>
          <w:noProof/>
          <w:lang w:val="id-ID"/>
        </w:rPr>
        <w:t>(Devita</w:t>
      </w:r>
      <w:r w:rsidR="00845FD9">
        <w:rPr>
          <w:noProof/>
          <w:lang w:val="id-ID"/>
        </w:rPr>
        <w:t>,</w:t>
      </w:r>
      <w:r w:rsidR="000F74FE" w:rsidRPr="000F74FE">
        <w:rPr>
          <w:noProof/>
          <w:lang w:val="id-ID"/>
        </w:rPr>
        <w:t xml:space="preserve"> 2022)</w:t>
      </w:r>
      <w:r w:rsidRPr="005C3007">
        <w:rPr>
          <w:lang w:val="id-ID"/>
        </w:rPr>
        <w:fldChar w:fldCharType="end"/>
      </w:r>
      <w:r w:rsidRPr="005C3007">
        <w:rPr>
          <w:lang w:val="id-ID"/>
        </w:rPr>
        <w:t xml:space="preserve">. Selain ceramah, metode ini juga sering kali menggunakan buku teks sebagai sumber utama pembelajaran, latihan tertulis, serta evaluasi berbasis ujian yang mengutamakan hafalan dibandingkan pemahaman mendalam. Meskipun metode ini masih dianggap efektif dalam menyampaikan informasi secara sistematis, namun dalam konteks perkembangan zaman dan karakteristik generasi Z, pendekatan ini mulai menghadapi tantangan yang signifikan. Generasi Z menganggap metode ceramah yang banyak digunakan dalam pengajaran agama islam yang sering dianggap membosankan </w:t>
      </w:r>
      <w:r w:rsidRPr="005C3007">
        <w:rPr>
          <w:lang w:val="id-ID"/>
        </w:rPr>
        <w:fldChar w:fldCharType="begin" w:fldLock="1"/>
      </w:r>
      <w:r w:rsidR="00E30A30">
        <w:rPr>
          <w:lang w:val="id-ID"/>
        </w:rPr>
        <w:instrText>ADDIN CSL_CITATION {"citationItems":[{"id":"ITEM-1","itemData":{"DOI":"10.24246/j.sw.2024.v40.i2.p143-154","ISSN":"2549-967X","abstract":"In learning activities, there are many methods that teachers can use in teaching, one of which is the varied lecture method. However, this varied lecture method is often considered boring by students. History teachers are one of the teachers who often use the lecture method, whether it's varied lectures or regular lectures. This is one of the reasons students think history is boring. When students feel bored while studying, the learning outcomes obtained by students will decrease. In this case the author aims to see whether varied lecture methods are still effective for use in learning so that they can improve student learning outcomes. The method in this research is a quantitative method using an approach in the form of direct observation. The population of this study was Class 11 of SMA Negeri 1 Sungai Pinang with the sample taken being Class 11 IPS2, totaling 20 people. The research results obtained were that student learning outcomes increased by 36.5% with pre-test results of 31.5% and post-test results of 68%. This means that varied lecture methods are still effective for use in the learning process because they are able to improve student learning outcomes.","author":[{"dropping-particle":"","family":"Lestari","given":"Tia","non-dropping-particle":"","parse-names":false,"suffix":""},{"dropping-particle":"","family":"Nanda","given":"Shelia","non-dropping-particle":"","parse-names":false,"suffix":""},{"dropping-particle":"","family":"Syariffudin","given":"","non-dropping-particle":"","parse-names":false,"suffix":""}],"container-title":"Satya Widya","id":"ITEM-1","issue":"2","issued":{"date-parts":[["2024","12","16"]]},"page":"143-154","title":"EFEKTIVITAS METODE CERAMAH BERVARIASI DALAM PEMBELAJARAN SEJARAH GUNA MENINGKATKAN HASIL BELAJAR SISWA","type":"article-journal","volume":"40"},"uris":["http://www.mendeley.com/documents/?uuid=c874a04d-d019-4376-880c-1db89de8d5e7"]}],"mendeley":{"formattedCitation":"(Lestari, Nanda, and Syariffudin 2024)","manualFormatting":"(Lestari, 2024)","plainTextFormattedCitation":"(Lestari, Nanda, and Syariffudin 2024)","previouslyFormattedCitation":"(Lestari, Nanda, and Syariffudin 2024)"},"properties":{"noteIndex":0},"schema":"https://github.com/citation-style-language/schema/raw/master/csl-citation.json"}</w:instrText>
      </w:r>
      <w:r w:rsidRPr="005C3007">
        <w:rPr>
          <w:lang w:val="id-ID"/>
        </w:rPr>
        <w:fldChar w:fldCharType="separate"/>
      </w:r>
      <w:r w:rsidR="007A6ADE" w:rsidRPr="007A6ADE">
        <w:rPr>
          <w:noProof/>
          <w:lang w:val="id-ID"/>
        </w:rPr>
        <w:t>(Lestari, 2024)</w:t>
      </w:r>
      <w:r w:rsidRPr="005C3007">
        <w:rPr>
          <w:lang w:val="id-ID"/>
        </w:rPr>
        <w:fldChar w:fldCharType="end"/>
      </w:r>
      <w:r w:rsidRPr="005C3007">
        <w:rPr>
          <w:lang w:val="id-ID"/>
        </w:rPr>
        <w:t xml:space="preserve">. Mereka lebih suka pendekatan yang melibatkan diskusi, permainan edukatif, dan pengunaan teknologi dalam pembelajaran </w:t>
      </w:r>
      <w:r w:rsidRPr="005C3007">
        <w:rPr>
          <w:lang w:val="id-ID"/>
        </w:rPr>
        <w:fldChar w:fldCharType="begin" w:fldLock="1"/>
      </w:r>
      <w:r w:rsidR="00E30A30">
        <w:rPr>
          <w:lang w:val="id-ID"/>
        </w:rPr>
        <w:instrText>ADDIN CSL_CITATION {"citationItems":[{"id":"ITEM-1","itemData":{"author":[{"dropping-particle":"","family":"Wiramaya","given":"Devi Sastika","non-dropping-particle":"","parse-names":false,"suffix":""}],"id":"ITEM-1","issued":{"date-parts":[["2024"]]},"page":"130-142","title":"Pengaruh Media Sosial terhadap Akidah Generasi Z Muslim di Perkotaan","type":"article-journal","volume":"4"},"uris":["http://www.mendeley.com/documents/?uuid=6a639bd9-9d59-4686-8ea1-c30f8c74d2ca"]}],"mendeley":{"formattedCitation":"(Wiramaya 2024)","plainTextFormattedCitation":"(Wiramaya 2024)","previouslyFormattedCitation":"(Wiramaya 2024)"},"properties":{"noteIndex":0},"schema":"https://github.com/citation-style-language/schema/raw/master/csl-citation.json"}</w:instrText>
      </w:r>
      <w:r w:rsidRPr="005C3007">
        <w:rPr>
          <w:lang w:val="id-ID"/>
        </w:rPr>
        <w:fldChar w:fldCharType="separate"/>
      </w:r>
      <w:r w:rsidR="000F74FE" w:rsidRPr="00E30A30">
        <w:rPr>
          <w:noProof/>
          <w:lang w:val="id-ID"/>
        </w:rPr>
        <w:t>(Wiramaya 2024)</w:t>
      </w:r>
      <w:r w:rsidRPr="005C3007">
        <w:rPr>
          <w:lang w:val="id-ID"/>
        </w:rPr>
        <w:fldChar w:fldCharType="end"/>
      </w:r>
      <w:r w:rsidRPr="005C3007">
        <w:rPr>
          <w:lang w:val="id-ID"/>
        </w:rPr>
        <w:t xml:space="preserve">. Selain itu, kehadiran teknologi digital memiliki konsekuensi tambahan yang berkaitan dengan masalah pembelajaran </w:t>
      </w:r>
      <w:r w:rsidRPr="005C3007">
        <w:rPr>
          <w:lang w:val="id-ID"/>
        </w:rPr>
        <w:fldChar w:fldCharType="begin" w:fldLock="1"/>
      </w:r>
      <w:r w:rsidR="00AA3284">
        <w:rPr>
          <w:lang w:val="id-ID"/>
        </w:rPr>
        <w:instrText>ADDIN CSL_CITATION {"citationItems":[{"id":"ITEM-1","itemData":{"DOI":"10.57185/mutiara.v1i10.108","ISSN":"2988-7992","abstract":"Pendidikan karakter menjadi aspek krusial dalam menghadapi perkembangan teknologi, terutama di era digital yang dihuni oleh generasi Z. Harmonisasi antara ajaran agama, kemajuan teknologi, dan pendidikan karakter menjadi kunci dalam membentuk masyarakat yang beradab dan bertanggung jawab. Penelitian ini menggunakan pendekatan kualitatif-deskriptif, menganalisis perkembangan ilmu pengetahuan, kontribusi ilmuwan Muslim, dan dampak agama serta kemajuan teknologi pada generasi Z. Hasil pembahasan dari penelitian ini menunjukkan bahwa pendidikan Islam berperan penting dalam membentuk karakter generasi muda, sementara perkembangan teknologi juga membawa dampak negatif seperti kurangnya interaksi sosial. Oleh karena itu, jurnal ini membahas peran fundamental agama Islam dalam memberikan landasan moral, membandingkannya dengan solusi teknologi praktis dalam e-life, dan menekankan urgensi pendidikan karakter dalam menghadapi perkembangan teknologi di era digital.","author":[{"dropping-particle":"","family":"Tandijo Putra","given":"Revito Pradipa","non-dropping-particle":"","parse-names":false,"suffix":""},{"dropping-particle":"","family":"Fardhana","given":"Inandra Asha","non-dropping-particle":"","parse-names":false,"suffix":""},{"dropping-particle":"","family":"Azzahra","given":"Galardhia Zain","non-dropping-particle":"","parse-names":false,"suffix":""},{"dropping-particle":"","family":"Ardiani","given":"Safira Nur","non-dropping-particle":"","parse-names":false,"suffix":""},{"dropping-particle":"","family":"Kusumaningtyas","given":"Hernanda Lilih","non-dropping-particle":"","parse-names":false,"suffix":""},{"dropping-particle":"","family":"Navya Putri","given":"Arina Mana Sikana","non-dropping-particle":"","parse-names":false,"suffix":""}],"container-title":"Mutiara: Multidiciplinary Scientifict Journal","id":"ITEM-1","issue":"10","issued":{"date-parts":[["2023","12","22"]]},"page":"704-715","title":"Hubungan Antara Islam Dengan Perkembangan Teknologi Dalam Mempengaruhi Karakter Gen Z","type":"article-journal","volume":"1"},"uris":["http://www.mendeley.com/documents/?uuid=55f85407-f992-49da-a22e-21ab3359bb82"]}],"mendeley":{"formattedCitation":"(Tandijo Putra et al. 2023)","manualFormatting":"(Tandijo, 2023)","plainTextFormattedCitation":"(Tandijo Putra et al. 2023)","previouslyFormattedCitation":"(Tandijo Putra et al. 2023)"},"properties":{"noteIndex":0},"schema":"https://github.com/citation-style-language/schema/raw/master/csl-citation.json"}</w:instrText>
      </w:r>
      <w:r w:rsidRPr="005C3007">
        <w:rPr>
          <w:lang w:val="id-ID"/>
        </w:rPr>
        <w:fldChar w:fldCharType="separate"/>
      </w:r>
      <w:r w:rsidR="00E30A30" w:rsidRPr="00E30A30">
        <w:rPr>
          <w:noProof/>
          <w:lang w:val="id-ID"/>
        </w:rPr>
        <w:t>(Tandijo</w:t>
      </w:r>
      <w:r w:rsidR="00E30A30">
        <w:rPr>
          <w:noProof/>
          <w:lang w:val="id-ID"/>
        </w:rPr>
        <w:t xml:space="preserve">, </w:t>
      </w:r>
      <w:r w:rsidR="00E30A30" w:rsidRPr="00E30A30">
        <w:rPr>
          <w:noProof/>
          <w:lang w:val="id-ID"/>
        </w:rPr>
        <w:t>2023)</w:t>
      </w:r>
      <w:r w:rsidRPr="005C3007">
        <w:rPr>
          <w:lang w:val="id-ID"/>
        </w:rPr>
        <w:fldChar w:fldCharType="end"/>
      </w:r>
      <w:r w:rsidRPr="005C3007">
        <w:rPr>
          <w:lang w:val="id-ID"/>
        </w:rPr>
        <w:t xml:space="preserve">. Generasi Z menggunakan banyak perangkat elektronik dan internet dalam kehidupan sehari-hari, termasuk untuk mencari informasi agama </w:t>
      </w:r>
      <w:r w:rsidRPr="005C3007">
        <w:rPr>
          <w:lang w:val="id-ID"/>
        </w:rPr>
        <w:fldChar w:fldCharType="begin" w:fldLock="1"/>
      </w:r>
      <w:r w:rsidR="00AA3284">
        <w:rPr>
          <w:lang w:val="id-ID"/>
        </w:rPr>
        <w:instrText>ADDIN CSL_CITATION {"citationItems":[{"id":"ITEM-1","itemData":{"DOI":"10.34001/tarbawi.v21i2.6882","ISSN":"2548-415X","abstract":"This article discusses how Islamic religious education can remain relevant and effective by balancing traditional values and modern approaches. The research method used is library research, involving the collection of literature data from several journal articles and books, followed by reading, noting, and processing the research material. Values such as simplicity, obedience, and togetherness remain vital in shaping students' character. Modernity and technology bring changes in teaching methods, curriculum, and access to information, which can enrich Islamic religious education if integrated correctly without sacrificing traditional values. Strategic approaches required include teacher education and training, the development of an inclusive curriculum, dialogue and collaboration among stakeholders, contextual approaches, case studies, and continuous evaluation and adjustment. Teachers need to be trained in the use of technology and have a deep understanding of Islamic teachings. An inclusive curriculum should combine religious values with 21st-century skills relevant to students' everyday lives. Collaboration among scholars, educators, technology experts, parents, and religious organizations is crucial to achieve this balance. With the right strategies, Islamic religious education can remain relevant, shape a generation with noble character and extensive knowledge, and strengthen religious identity amidst the dynamics of changing times.","author":[{"dropping-particle":"","family":"Zuhri","given":"Ahmad","non-dropping-particle":"","parse-names":false,"suffix":""}],"container-title":"Tarbawi : Jurnal Pendidikan Islam","id":"ITEM-1","issue":"2","issued":{"date-parts":[["2025","1","20"]]},"page":"1-12","title":"PENDIDIKAN AGAMA ISLAM DALAM ERA GLOBALISASI: MENYEIMBANGKAN TRADISI DAN MODERNITAS","type":"article-journal","volume":"21"},"uris":["http://www.mendeley.com/documents/?uuid=06cf88cd-ed7d-4dd5-8e5c-911d5cdb07a0"]}],"mendeley":{"formattedCitation":"(Zuhri 2025)","plainTextFormattedCitation":"(Zuhri 2025)","previouslyFormattedCitation":"(Zuhri 2025)"},"properties":{"noteIndex":0},"schema":"https://github.com/citation-style-language/schema/raw/master/csl-citation.json"}</w:instrText>
      </w:r>
      <w:r w:rsidRPr="005C3007">
        <w:rPr>
          <w:lang w:val="id-ID"/>
        </w:rPr>
        <w:fldChar w:fldCharType="separate"/>
      </w:r>
      <w:r w:rsidR="00AA3284" w:rsidRPr="00AA3284">
        <w:rPr>
          <w:noProof/>
          <w:lang w:val="id-ID"/>
        </w:rPr>
        <w:t>(Zuhri 2025)</w:t>
      </w:r>
      <w:r w:rsidRPr="005C3007">
        <w:rPr>
          <w:lang w:val="id-ID"/>
        </w:rPr>
        <w:fldChar w:fldCharType="end"/>
      </w:r>
      <w:r w:rsidRPr="005C3007">
        <w:rPr>
          <w:lang w:val="id-ID"/>
        </w:rPr>
        <w:t xml:space="preserve">. </w:t>
      </w:r>
      <w:r w:rsidR="004A3719">
        <w:rPr>
          <w:lang w:val="id-ID"/>
        </w:rPr>
        <w:t>Sehingga</w:t>
      </w:r>
      <w:r w:rsidRPr="005C3007">
        <w:rPr>
          <w:lang w:val="id-ID"/>
        </w:rPr>
        <w:t xml:space="preserve"> siswa seringkali lebih percaya pada informasi yang diperoleh dari media sosial atau internet daripada yang diajarkan oleh guru PAI di kelas. kurangnya keterlibatan siswa dalam diskusi keagamaan juga menjadi tantangan tersendiri bagi guru PAI </w:t>
      </w:r>
      <w:r w:rsidRPr="005C3007">
        <w:rPr>
          <w:lang w:val="id-ID"/>
        </w:rPr>
        <w:fldChar w:fldCharType="begin" w:fldLock="1"/>
      </w:r>
      <w:r w:rsidR="00216517">
        <w:rPr>
          <w:lang w:val="id-ID"/>
        </w:rPr>
        <w:instrText>ADDIN CSL_CITATION {"citationItems":[{"id":"ITEM-1","itemData":{"DOI":"10.53621/jider.v4i6.429","ISSN":"2807-5471","abstract":"Pemahaman keagamaan siswa sejatinya memiliki latar belakang yang beragam seperti berlatar belakang mazhab Imam Hanafi, madzhab Imam Syafi’i, madzhab Imam Maliki, atau madzhab Imam Hambali. Hal tersebut menjadi tantangan tersendiri bagi Guru Pendidikan Agama Islam. Strategi pembelajaran yang digunakan oleh guru harus mampu mengayomi berbagai perbedaan pemahaman keagamaan siswa untuk membangun pembelajaran yang toleran. Penelitian ini bertujuan untuk mengeksplorasi dan menganalisis strategi pembelajaran PAI berbasis multi madzhab untuk meningkatkan perilaku moderat siswa di lembaga sekolah menengah, khususnya di SMAN 15 Bandung. Penelitian ini menggunakan pendekatan kualitatif dengan metode deskriptif. Instrumen utama pada penelitian ini adalah peneliti sendiri dengan sumber data yang diperoleh dari guru PAI, siswa, serta kegiatan pembelajaran melalui teknik pengumpulan data berupa wawancara dan observasi. Analisis hasil penelitian menggunakan teori interaksi simbolik dari George Herbert Mead yang menekankan pada konsep manusia sebagai makhluk sosial. Pada akhirnya penelitian ini menemukan bahwa strategi pembelajaran PAI berbasis multi madzhab di SMAN 15 Bandung menekankan inklusivitas dan toleransi terhadap perbedaan pandangan fikih. Materi ajar dikembangkan dari berbagai sumber untuk memperluas pemahaman, dan metode Problem-Based Learning (PBL) digunakan untuk mendorong diskusi kritis. Evaluasi dilakukan secara berkala menggunakan media interaktif seperti Quizizz, dengan fokus pada kemampuan berpikir kritis dan analisis dalil agama, sehingga mendukung suasana belajar yang inklusif dan toleran serta berhasil meningkatkan perilaku moderat siswa.","author":[{"dropping-particle":"","family":"Putri","given":"Syifa Fitri Hestianita","non-dropping-particle":"","parse-names":false,"suffix":""},{"dropping-particle":"","family":"Fakhruddin","given":"Agus","non-dropping-particle":"","parse-names":false,"suffix":""},{"dropping-particle":"","family":"Nugraha","given":"Risris Hari","non-dropping-particle":"","parse-names":false,"suffix":""}],"container-title":"Journal of Instructional and Development Researches","id":"ITEM-1","issue":"6","issued":{"date-parts":[["2024","12","30"]]},"page":"596-608","title":"Strategi Pembelajaran PAI berbasis Multimadzhab untuk Meningkatkan Perilaku Moderat Siswa di SMA","type":"article-journal","volume":"4"},"uris":["http://www.mendeley.com/documents/?uuid=d6c172d4-cf09-4bec-9793-5eba28475e8a"]}],"mendeley":{"formattedCitation":"(Putri, Fakhruddin, and Nugraha 2024)","manualFormatting":"(Putri, 2024)","plainTextFormattedCitation":"(Putri, Fakhruddin, and Nugraha 2024)","previouslyFormattedCitation":"(Putri, Fakhruddin, and Nugraha 2024)"},"properties":{"noteIndex":0},"schema":"https://github.com/citation-style-language/schema/raw/master/csl-citation.json"}</w:instrText>
      </w:r>
      <w:r w:rsidRPr="005C3007">
        <w:rPr>
          <w:lang w:val="id-ID"/>
        </w:rPr>
        <w:fldChar w:fldCharType="separate"/>
      </w:r>
      <w:r w:rsidR="00AA3284" w:rsidRPr="00AA3284">
        <w:rPr>
          <w:noProof/>
          <w:lang w:val="id-ID"/>
        </w:rPr>
        <w:t>(Putri, 2024)</w:t>
      </w:r>
      <w:r w:rsidRPr="005C3007">
        <w:rPr>
          <w:lang w:val="id-ID"/>
        </w:rPr>
        <w:fldChar w:fldCharType="end"/>
      </w:r>
      <w:r w:rsidRPr="005C3007">
        <w:rPr>
          <w:lang w:val="id-ID"/>
        </w:rPr>
        <w:t xml:space="preserve">. Generasi Z sering mempertanyakan konsep keagamaan secara kritis dan terbuka terhadap berbagai persepektif </w:t>
      </w:r>
      <w:r w:rsidRPr="005C3007">
        <w:rPr>
          <w:lang w:val="id-ID"/>
        </w:rPr>
        <w:fldChar w:fldCharType="begin" w:fldLock="1"/>
      </w:r>
      <w:r w:rsidR="00E37603">
        <w:rPr>
          <w:lang w:val="id-ID"/>
        </w:rPr>
        <w:instrText>ADDIN CSL_CITATION {"citationItems":[{"id":"ITEM-1","itemData":{"author":[{"dropping-particle":"","family":"Aulia","given":"Nabila","non-dropping-particle":"","parse-names":false,"suffix":""},{"dropping-particle":"","family":"Thobroni","given":"Ahmad Yusam","non-dropping-particle":"","parse-names":false,"suffix":""}],"id":"ITEM-1","issued":{"date-parts":[["2024"]]},"page":"99-105","title":"Pembentukan Karakter Religius Melalui Mata Pelajaran Pendidikan Agama Islam pada Generasi Z","type":"article-journal","volume":"4"},"uris":["http://www.mendeley.com/documents/?uuid=018dd256-3bee-4048-a45f-bd3d02c26a49"]}],"mendeley":{"formattedCitation":"(Aulia and Thobroni 2024)","manualFormatting":"(Aulia, 2024)","plainTextFormattedCitation":"(Aulia and Thobroni 2024)","previouslyFormattedCitation":"(Aulia and Thobroni 2024)"},"properties":{"noteIndex":0},"schema":"https://github.com/citation-style-language/schema/raw/master/csl-citation.json"}</w:instrText>
      </w:r>
      <w:r w:rsidRPr="005C3007">
        <w:rPr>
          <w:lang w:val="id-ID"/>
        </w:rPr>
        <w:fldChar w:fldCharType="separate"/>
      </w:r>
      <w:r w:rsidR="000F74FE" w:rsidRPr="00216517">
        <w:rPr>
          <w:noProof/>
          <w:lang w:val="id-ID"/>
        </w:rPr>
        <w:t>(Aulia</w:t>
      </w:r>
      <w:r w:rsidR="00216517">
        <w:rPr>
          <w:noProof/>
          <w:lang w:val="id-ID"/>
        </w:rPr>
        <w:t>,</w:t>
      </w:r>
      <w:r w:rsidR="000F74FE" w:rsidRPr="00216517">
        <w:rPr>
          <w:noProof/>
          <w:lang w:val="id-ID"/>
        </w:rPr>
        <w:t xml:space="preserve"> 2024)</w:t>
      </w:r>
      <w:r w:rsidRPr="005C3007">
        <w:rPr>
          <w:lang w:val="id-ID"/>
        </w:rPr>
        <w:fldChar w:fldCharType="end"/>
      </w:r>
      <w:r w:rsidRPr="005C3007">
        <w:rPr>
          <w:lang w:val="id-ID"/>
        </w:rPr>
        <w:t>. Siswa dapat menjadi skeptis dan tidak tertarik untuk mempelajari agama jika guru PAI tidak dapat memberikan penjelasan yang masuk akal dan sesuai dengan pemikiran mereka. Akibatnya, pendekatan yang lebih dialogis dan terbuka diperlukan untuk membuat siswa nyaman untuk berbicara dan memahami pelajaran agama islam secara menyeluruh.</w:t>
      </w:r>
      <w:r w:rsidRPr="005C3007">
        <w:rPr>
          <w:lang w:val="en-ID"/>
        </w:rPr>
        <w:t xml:space="preserve"> </w:t>
      </w:r>
      <w:r w:rsidRPr="005C3007">
        <w:rPr>
          <w:lang w:val="id-ID"/>
        </w:rPr>
        <w:t>Selain itu, tantangan lain yang dihadapi guru PAI adalah bagaimana mengintegrasikan nilai-nilai Islam dengan konteks kehidupan modern yang dihadapi oleh generasi Z. Mereka perlu memastikan bahwa materi agama tidak hanya relevan tetapi juga dapat diaplikasikan dalam kehidupan sehari-hari. Hal ini memerlukan kemampuan guru untuk memahami dinamika sosial dan budaya yang mempengaruhi cara siswa memahami dan menerima informasi agama. Dengan demikian, guru PAI harus siap untuk beradaptasi dan mengembangkan strategi pembelajaran yang lebih fleksibel dan responsif terhadap kebutuhan siswa generasi Z.</w:t>
      </w:r>
    </w:p>
    <w:p w14:paraId="792C0911" w14:textId="5817126A" w:rsidR="00D24DD0" w:rsidRDefault="009F788A" w:rsidP="005C3007">
      <w:pPr>
        <w:tabs>
          <w:tab w:val="left" w:pos="340"/>
        </w:tabs>
        <w:spacing w:line="276" w:lineRule="auto"/>
        <w:ind w:left="-2" w:firstLineChars="295" w:firstLine="708"/>
        <w:jc w:val="both"/>
      </w:pPr>
      <w:r w:rsidRPr="009F788A">
        <w:rPr>
          <w:lang w:val="id-ID"/>
        </w:rPr>
        <w:t>Berbagai penelitian sebelumnya telah mengkaji tantangan dalam pembelajaran PAI, khususnya dalam menghadapi siswa generasi Z. Namun, sebagian besar masih memiliki keterbatasan baik dalam fokus jenjang pendidikan, pendekatan, maupun konteks kekinian yang lebih kompleks.</w:t>
      </w:r>
      <w:r w:rsidRPr="00E37603">
        <w:rPr>
          <w:lang w:val="id-ID"/>
        </w:rPr>
        <w:t xml:space="preserve"> </w:t>
      </w:r>
      <w:r w:rsidR="00E37603" w:rsidRPr="00E37603">
        <w:rPr>
          <w:lang w:val="id-ID"/>
        </w:rPr>
        <w:fldChar w:fldCharType="begin" w:fldLock="1"/>
      </w:r>
      <w:r w:rsidR="00973EDA">
        <w:rPr>
          <w:lang w:val="id-ID"/>
        </w:rPr>
        <w:instrText>ADDIN CSL_CITATION {"citationItems":[{"id":"ITEM-1","itemData":{"DOI":"https://doi.org/10.55210/al-fikru.v5i1.1588","author":[{"dropping-particle":"","family":"Mursalin","given":"Hisan","non-dropping-particle":"","parse-names":false,"suffix":""}],"id":"ITEM-1","issue":"1","issued":{"date-parts":[["2024"]]},"page":"57-73","title":"Al-Fikru: Jurnal Pendidikan Dan Sains, 5 (1), 2024","type":"article-journal","volume":"5"},"uris":["http://www.mendeley.com/documents/?uuid=a6eb0ff7-ce1b-42b4-85ca-5c8e44af89ef"]}],"mendeley":{"formattedCitation":"(Mursalin 2024)","plainTextFormattedCitation":"(Mursalin 2024)","previouslyFormattedCitation":"(Mursalin 2024)"},"properties":{"noteIndex":0},"schema":"https://github.com/citation-style-language/schema/raw/master/csl-citation.json"}</w:instrText>
      </w:r>
      <w:r w:rsidR="00E37603" w:rsidRPr="00E37603">
        <w:rPr>
          <w:lang w:val="id-ID"/>
        </w:rPr>
        <w:fldChar w:fldCharType="separate"/>
      </w:r>
      <w:r w:rsidR="00E37603" w:rsidRPr="00E37603">
        <w:rPr>
          <w:noProof/>
          <w:lang w:val="id-ID"/>
        </w:rPr>
        <w:t>(Mursalin 2024)</w:t>
      </w:r>
      <w:r w:rsidR="00E37603" w:rsidRPr="00E37603">
        <w:rPr>
          <w:lang w:val="id-ID"/>
        </w:rPr>
        <w:fldChar w:fldCharType="end"/>
      </w:r>
      <w:r w:rsidR="00E37603">
        <w:rPr>
          <w:color w:val="EE0000"/>
          <w:lang w:val="id-ID"/>
        </w:rPr>
        <w:t xml:space="preserve"> </w:t>
      </w:r>
      <w:r w:rsidRPr="009F788A">
        <w:rPr>
          <w:lang w:val="id-ID"/>
        </w:rPr>
        <w:t>mengkaji karakteristik generasi Z dalam konteks pendidikan umum dan menunjukkan bahwa mereka memiliki kecenderungan kuat terhadap penggunaan teknologi dan berpikir kritis, namun belum menyoroti secara spesifik implikasinya terhadap pembelajaran PAI</w:t>
      </w:r>
      <w:r w:rsidRPr="00973EDA">
        <w:rPr>
          <w:lang w:val="id-ID"/>
        </w:rPr>
        <w:t xml:space="preserve">. </w:t>
      </w:r>
      <w:r w:rsidR="00973EDA" w:rsidRPr="00973EDA">
        <w:fldChar w:fldCharType="begin" w:fldLock="1"/>
      </w:r>
      <w:r w:rsidR="00973EDA">
        <w:rPr>
          <w:lang w:val="id-ID"/>
        </w:rPr>
        <w:instrText>ADDIN CSL_CITATION {"citationItems":[{"id":"ITEM-1","itemData":{"author":[{"dropping-particle":"","family":"Silmy","given":"Ahmad Nahidl","non-dropping-particle":"","parse-names":false,"suffix":""}],"id":"ITEM-1","issued":{"date-parts":[["2022"]]},"page":"99-106","title":"JOTE Volume 3 Nomor 3 Tahun 2022 Halaman 99-106 JOURNAL ON TEACHER EDUCATION Research &amp; Learning in Faculty of Education Metodologi Pembelajaran Pendidikan Agama Islam","type":"article-journal","volume":"3"},"uris":["http://www.mendeley.com/documents/?uuid=b6f86139-06d8-48eb-b052-3531511ec1d0"]}],"mendeley":{"formattedCitation":"(Silmy 2022)","plainTextFormattedCitation":"(Silmy 2022)","previouslyFormattedCitation":"(Silmy 2022)"},"properties":{"noteIndex":0},"schema":"https://github.com/citation-style-language/schema/raw/master/csl-citation.json"}</w:instrText>
      </w:r>
      <w:r w:rsidR="00973EDA" w:rsidRPr="00973EDA">
        <w:fldChar w:fldCharType="separate"/>
      </w:r>
      <w:r w:rsidR="00973EDA" w:rsidRPr="00973EDA">
        <w:rPr>
          <w:noProof/>
        </w:rPr>
        <w:t>(Silmy 2022)</w:t>
      </w:r>
      <w:r w:rsidR="00973EDA" w:rsidRPr="00973EDA">
        <w:fldChar w:fldCharType="end"/>
      </w:r>
      <w:r w:rsidR="00973EDA">
        <w:rPr>
          <w:color w:val="EE0000"/>
        </w:rPr>
        <w:t xml:space="preserve"> </w:t>
      </w:r>
      <w:r>
        <w:t xml:space="preserve">membahas tantangan metode pengajaran agama tradisional dalam menghadapi siswa digital native, tetapi konteksnya masih terbatas pada pendidikan dasar, bukan di lingkungan Sekolah Menengah Kejuruan (SMK). </w:t>
      </w:r>
      <w:r w:rsidR="00973EDA" w:rsidRPr="00973EDA">
        <w:fldChar w:fldCharType="begin" w:fldLock="1"/>
      </w:r>
      <w:r w:rsidR="008E0C1B">
        <w:instrText>ADDIN CSL_CITATION {"citationItems":[{"id":"ITEM-1","itemData":{"DOI":"10.53802/hikmah.v18i1.101","ISSN":"2720-9040","abstract":"This research aims to determine the perspective of Islamic education about conventional learning and critical creative learning. This research is library research and data collection uses documentation method. The data analysis uses a comparative technique, namely researching the philosophical foundations of conventional learning and critical-creative learning and looking at the two learning concepts using the perspective of Islamic education. Islamic education is the process of changing individual behavior in personal life and society through the learning process with an effort to help develop students to be more advanced based on good values in their lives, so that personal human beings are formed, both related to reason, feelings, and actions. The results of this research indicate that the two learning models above are very different conceptually, so there needs to be a creative unification effort from a teacher as a regulator in the learning process. Therefore, the two learning models could be useful according to the conditions and situations, so that there is no need to eliminate the conventional and critical creative learning models. Even learning with this model is very appropriate to the present.","author":[{"dropping-particle":"","family":"Fahrudin","given":"Fahrudin","non-dropping-particle":"","parse-names":false,"suffix":""},{"dropping-particle":"","family":"Ansari","given":"Ansari","non-dropping-particle":"","parse-names":false,"suffix":""},{"dropping-particle":"","family":"Ichsan","given":"Ahmad Shofiyuddin","non-dropping-particle":"","parse-names":false,"suffix":""}],"container-title":"Hikmah","id":"ITEM-1","issue":"1","issued":{"date-parts":[["2021","9","1"]]},"page":"64-80","title":"Pembelajaran Konvensional dan Kritis Kreatif dalam Perspektif Pendidikan Islam","type":"article-journal","volume":"18"},"uris":["http://www.mendeley.com/documents/?uuid=77a4222b-9393-45a7-9846-a9b12e630f1c"]}],"mendeley":{"formattedCitation":"(Fahrudin, Ansari, and Ichsan 2021)","manualFormatting":"(Fahrudin, 2021)","plainTextFormattedCitation":"(Fahrudin, Ansari, and Ichsan 2021)","previouslyFormattedCitation":"(Fahrudin, Ansari, and Ichsan 2021)"},"properties":{"noteIndex":0},"schema":"https://github.com/citation-style-language/schema/raw/master/csl-citation.json"}</w:instrText>
      </w:r>
      <w:r w:rsidR="00973EDA" w:rsidRPr="00973EDA">
        <w:fldChar w:fldCharType="separate"/>
      </w:r>
      <w:r w:rsidR="00973EDA" w:rsidRPr="00973EDA">
        <w:rPr>
          <w:noProof/>
        </w:rPr>
        <w:t>(Fahrudin, 2021)</w:t>
      </w:r>
      <w:r w:rsidR="00973EDA" w:rsidRPr="00973EDA">
        <w:fldChar w:fldCharType="end"/>
      </w:r>
      <w:r w:rsidR="00973EDA">
        <w:rPr>
          <w:color w:val="EE0000"/>
        </w:rPr>
        <w:t xml:space="preserve"> </w:t>
      </w:r>
      <w:r>
        <w:t xml:space="preserve">meneliti penggunaan metode ceramah dalam pengajaran PAI dan efektivitasnya, namun tidak secara langsung mengaitkannya dengan karakteristik generasi Z maupun strategi adaptif dari guru. </w:t>
      </w:r>
      <w:r w:rsidR="008E0C1B" w:rsidRPr="008E0C1B">
        <w:fldChar w:fldCharType="begin" w:fldLock="1"/>
      </w:r>
      <w:r w:rsidR="008E0C1B">
        <w:instrText>ADDIN CSL_CITATION {"citationItems":[{"id":"ITEM-1","itemData":{"author":[{"dropping-particle":"","family":"Aulia","given":"Nabila","non-dropping-particle":"","parse-names":false,"suffix":""},{"dropping-particle":"","family":"Thobroni","given":"Ahmad Yusam","non-dropping-particle":"","parse-names":false,"suffix":""}],"id":"ITEM-1","issued":{"date-parts":[["2024"]]},"page":"99-105","title":"Pembentukan Karakter Religius Melalui Mata Pelajaran Pendidikan Agama Islam pada Generasi Z","type":"article-journal","volume":"4"},"uris":["http://www.mendeley.com/documents/?uuid=018dd256-3bee-4048-a45f-bd3d02c26a49"]}],"mendeley":{"formattedCitation":"(Aulia and Thobroni 2024)","manualFormatting":"(Aulia, 2024)","plainTextFormattedCitation":"(Aulia and Thobroni 2024)","previouslyFormattedCitation":"(Aulia and Thobroni 2024)"},"properties":{"noteIndex":0},"schema":"https://github.com/citation-style-language/schema/raw/master/csl-citation.json"}</w:instrText>
      </w:r>
      <w:r w:rsidR="008E0C1B" w:rsidRPr="008E0C1B">
        <w:fldChar w:fldCharType="separate"/>
      </w:r>
      <w:r w:rsidR="008E0C1B" w:rsidRPr="008E0C1B">
        <w:rPr>
          <w:noProof/>
        </w:rPr>
        <w:t>(Aulia</w:t>
      </w:r>
      <w:r w:rsidR="008E0C1B">
        <w:rPr>
          <w:noProof/>
        </w:rPr>
        <w:t xml:space="preserve">, </w:t>
      </w:r>
      <w:r w:rsidR="008E0C1B" w:rsidRPr="008E0C1B">
        <w:rPr>
          <w:noProof/>
        </w:rPr>
        <w:t>2024)</w:t>
      </w:r>
      <w:r w:rsidR="008E0C1B" w:rsidRPr="008E0C1B">
        <w:fldChar w:fldCharType="end"/>
      </w:r>
      <w:r w:rsidR="008E0C1B" w:rsidRPr="008E0C1B">
        <w:t xml:space="preserve"> </w:t>
      </w:r>
      <w:r>
        <w:t xml:space="preserve">menekankan pentingnya pendekatan dialogis dalam pendidikan agama untuk </w:t>
      </w:r>
      <w:r>
        <w:lastRenderedPageBreak/>
        <w:t>menjawab kebutuhan siswa yang kritis, tetapi belum menggambarkan strategi aktual guru di lapangan, khususnya di jenjang SMK. Sementara itu</w:t>
      </w:r>
      <w:r w:rsidR="008E0C1B">
        <w:rPr>
          <w:color w:val="EE0000"/>
        </w:rPr>
        <w:t>,</w:t>
      </w:r>
      <w:r w:rsidRPr="00B64332">
        <w:rPr>
          <w:color w:val="EE0000"/>
        </w:rPr>
        <w:t xml:space="preserve"> </w:t>
      </w:r>
      <w:r w:rsidR="008E0C1B" w:rsidRPr="008E0C1B">
        <w:fldChar w:fldCharType="begin" w:fldLock="1"/>
      </w:r>
      <w:r w:rsidR="008E0C1B">
        <w:instrText>ADDIN CSL_CITATION {"citationItems":[{"id":"ITEM-1","itemData":{"DOI":"10.54373/imeij.v5i6.2431","ISSN":"2808-5078","abstract":"This study aims to examine the utilization of digital media in attracting the interest of elementary and Islamic elementary school (SD/MI) students in Islamic Religious Education (PAI) learning. The primary focus of this research is to identify effective types of digital media, their application methods, and the impact of their use on students' interest and understanding. The study employs a qualitative approach with a literature review method, using research data sourced from articles indexed in Google Scholar and Sinta. The findings reveal that various forms of digital media, such as audiovisual media, e-learning platforms (WhatsApp, Google Classroom, Zoom), storytelling, animations, YouTube, and the Shofun application, have been implemented in PAI learning. The utilization of these media can enhance students' motivation, creativity, and understanding of PAI materials. However, several obstacles are identified, such as teachers' limited understanding of technology and infrastructure constraints. The positive impacts of using digital media include facilitating material delivery, increasing student interaction, and overcoming spatial and temporal limitations. This study provides recommendations for educational practitioners to optimize the use of digital media to support more effective and engaging PAI learning for students","author":[{"dropping-particle":"","family":"Herlina","given":"Herlina","non-dropping-particle":"","parse-names":false,"suffix":""},{"dropping-particle":"","family":"Astuti","given":"Mardiah","non-dropping-particle":"","parse-names":false,"suffix":""},{"dropping-particle":"","family":"Triyunita","given":"Haza","non-dropping-particle":"","parse-names":false,"suffix":""},{"dropping-particle":"","family":"Rahmawati","given":"Tri Diah","non-dropping-particle":"","parse-names":false,"suffix":""},{"dropping-particle":"","family":"Yana","given":"Nuzul","non-dropping-particle":"","parse-names":false,"suffix":""}],"container-title":"Indo-MathEdu Intellectuals Journal","id":"ITEM-1","issue":"6","issued":{"date-parts":[["2024","12","26"]]},"page":"8265-8277","title":"Pemanfaatan Media Digital dalam Menarik Minat Siswa di SD/MI Terhadap Pembelajaran PAI","type":"article-journal","volume":"5"},"uris":["http://www.mendeley.com/documents/?uuid=4e3c49ce-ce9d-4095-8187-7ee97ed54372"]}],"mendeley":{"formattedCitation":"(Herlina et al. 2024)","plainTextFormattedCitation":"(Herlina et al. 2024)","previouslyFormattedCitation":"(Herlina et al. 2024)"},"properties":{"noteIndex":0},"schema":"https://github.com/citation-style-language/schema/raw/master/csl-citation.json"}</w:instrText>
      </w:r>
      <w:r w:rsidR="008E0C1B" w:rsidRPr="008E0C1B">
        <w:fldChar w:fldCharType="separate"/>
      </w:r>
      <w:r w:rsidR="008E0C1B" w:rsidRPr="008E0C1B">
        <w:rPr>
          <w:noProof/>
        </w:rPr>
        <w:t>(Herlina et al. 2024)</w:t>
      </w:r>
      <w:r w:rsidR="008E0C1B" w:rsidRPr="008E0C1B">
        <w:fldChar w:fldCharType="end"/>
      </w:r>
      <w:r w:rsidR="008E0C1B" w:rsidRPr="008E0C1B">
        <w:t xml:space="preserve"> </w:t>
      </w:r>
      <w:r>
        <w:t>menyatakan bahwa kurangnya minat siswa terhadap pelajaran PAI dipengaruhi oleh metode pembelajaran yang tidak relevan dengan dunia mereka, namun studi ini tidak meneliti bagaimana guru PAI menyesuaikan strategi pengajaran dalam menghadapi tantangan tersebut. Berdasarkan hasil-hasil penelitian terdahulu tersebut, tampak adanya celah kajian yang belum banyak dijelajahi, yaitu bagaimana guru PAI di tingkat SMK menghadapi tantangan pembelajaran dengan siswa generasi Z dan strategi nyata yang mereka gunakan.</w:t>
      </w:r>
    </w:p>
    <w:p w14:paraId="35D8102A" w14:textId="371B046C" w:rsidR="009F788A" w:rsidRPr="00D24DD0" w:rsidRDefault="009F788A" w:rsidP="005C3007">
      <w:pPr>
        <w:tabs>
          <w:tab w:val="left" w:pos="340"/>
        </w:tabs>
        <w:spacing w:line="276" w:lineRule="auto"/>
        <w:ind w:left="-2" w:firstLineChars="295" w:firstLine="708"/>
        <w:jc w:val="both"/>
        <w:rPr>
          <w:color w:val="EE0000"/>
          <w:lang w:val="id-ID"/>
        </w:rPr>
      </w:pPr>
      <w:r>
        <w:t>Penelitian ini me</w:t>
      </w:r>
      <w:r w:rsidR="004A3719">
        <w:t>miliki kebaruan</w:t>
      </w:r>
      <w:r>
        <w:t xml:space="preserve"> pada beberapa aspek penting. Pertama, fokus penelitian diarahkan pada jenjang Sekolah Menengah Kejuruan (SMK), yang masih jarang dikaji dalam konteks tantangan guru Pendidikan Agama Islam (PAI), mengingat kebanyakan penelitian sebelumnya lebih banyak dilakukan pada jenjang SD atau SMA. Kedua, penelitian ini tidak hanya mendeskripsikan tantangan yang dihadapi, tetapi juga menganalisis secara mendalam strategi adaptif yang digunakan oleh guru PAI dalam menghadapi siswa generasi Z yang memiliki karakteristik digital, berpikir kritis, dan cenderung sebagai visual learner. Ketiga, penelitian ini berkontribusi pada penguatan pendidikan karakter di era digital dengan mengkaji bagaimana guru PAI menginternalisasikan nilai-nilai Islam di tengah derasnya pengaruh teknologi dan globalisasi, sejalan dengan arah kebijakan pendidikan nasional. Keempat, penelitian ini relevan secara kontekstual dan kebijakan karena hadir sebagai respons terhadap tantangan sosial-keagamaan yang dihadapi generasi muda serta kebutuhan pemerintah dalam membumikan nilai-nilai agama secara kontekstual dan aplikatif di lingkungan sekolah. Dengan demikian, penelitian ini memiliki posisi strategis dalam memperkaya literatur pendidikan agama Islam dan memberikan kontribusi praktis bagi pengembangan strategi pembelajaran yang lebih relevan dan responsif terhadap karakteristik siswa masa kini.</w:t>
      </w:r>
    </w:p>
    <w:p w14:paraId="0D9029AC" w14:textId="6BEBAE50" w:rsidR="005C3007" w:rsidRPr="005C3007" w:rsidRDefault="005C3007" w:rsidP="005C3007">
      <w:pPr>
        <w:tabs>
          <w:tab w:val="left" w:pos="340"/>
        </w:tabs>
        <w:spacing w:line="276" w:lineRule="auto"/>
        <w:ind w:left="-2" w:firstLineChars="295" w:firstLine="708"/>
        <w:jc w:val="both"/>
        <w:rPr>
          <w:lang w:val="id-ID"/>
        </w:rPr>
      </w:pPr>
      <w:r w:rsidRPr="005C3007">
        <w:rPr>
          <w:lang w:val="id-ID"/>
        </w:rPr>
        <w:t xml:space="preserve">Peneliti tertarik untuk melakukan penelitian di SMK NU Sunan Ampel Poncokusumo karena guru PAI di SMK NU Sunan Ampel masih menghadapi berbagai tantangan dalam menghadapi siswa Generasi Z. Dengan fokus kajian pada: 1) Tantangan dalam Pembelajaran PAI di Era Digital. </w:t>
      </w:r>
      <w:r w:rsidR="00CA3F52">
        <w:rPr>
          <w:lang w:val="id-ID"/>
        </w:rPr>
        <w:t>2</w:t>
      </w:r>
      <w:r w:rsidRPr="005C3007">
        <w:rPr>
          <w:lang w:val="id-ID"/>
        </w:rPr>
        <w:t xml:space="preserve">) Strategi inovatif untuk meningkatkan efektivitas pembelajaran PAI. </w:t>
      </w:r>
      <w:bookmarkStart w:id="6" w:name="_Hlk193621109"/>
      <w:r w:rsidRPr="005C3007">
        <w:rPr>
          <w:lang w:val="id-ID"/>
        </w:rPr>
        <w:t>Oleh karna itu artikel ini diharapkan dapat ditemukan solusi yang tepat untuk membantu guru PAI dalam mengembangkan strategi pembelajaran yang inovatif dan adaptif terhadap kebutuhan siswa Generasi Z. Dengan demikian, pembelajaran Pendidikan Agama Islam dapat menjadi lebih menarik, interaktif, dan mampu membentuk generasi muda yang tidak hanya memiliki pemahaman agama yang baik, tetapi juga mampu mengaplikasikan nilai-nilai Islam dalam kehidupan sehari-hari di tengah tantangan globalisasi dan kemajuan teknologi.</w:t>
      </w:r>
      <w:bookmarkEnd w:id="6"/>
    </w:p>
    <w:bookmarkEnd w:id="4"/>
    <w:bookmarkEnd w:id="5"/>
    <w:p w14:paraId="3FB54A61" w14:textId="77777777" w:rsidR="005C3007" w:rsidRPr="005C3007" w:rsidRDefault="005C3007" w:rsidP="005C3007">
      <w:pPr>
        <w:tabs>
          <w:tab w:val="left" w:pos="340"/>
        </w:tabs>
        <w:spacing w:line="276" w:lineRule="auto"/>
        <w:ind w:leftChars="0" w:left="0" w:firstLineChars="0" w:firstLine="0"/>
        <w:jc w:val="both"/>
        <w:rPr>
          <w:lang w:val="id-ID"/>
        </w:rPr>
      </w:pPr>
    </w:p>
    <w:bookmarkEnd w:id="3"/>
    <w:p w14:paraId="55A10B69" w14:textId="77777777" w:rsidR="00E1031D" w:rsidRDefault="00000000">
      <w:pPr>
        <w:tabs>
          <w:tab w:val="left" w:pos="340"/>
        </w:tabs>
        <w:spacing w:line="276" w:lineRule="auto"/>
        <w:ind w:left="0" w:hanging="2"/>
        <w:rPr>
          <w:color w:val="000000"/>
        </w:rPr>
      </w:pPr>
      <w:r>
        <w:rPr>
          <w:b/>
          <w:smallCaps/>
        </w:rPr>
        <w:t>METODE</w:t>
      </w:r>
    </w:p>
    <w:p w14:paraId="7ABEBAB5" w14:textId="33DBC115" w:rsidR="005C3007" w:rsidRPr="00125EC3" w:rsidRDefault="005C3007" w:rsidP="00125EC3">
      <w:pPr>
        <w:spacing w:line="276" w:lineRule="auto"/>
        <w:ind w:left="-2" w:firstLineChars="295" w:firstLine="708"/>
        <w:jc w:val="both"/>
        <w:rPr>
          <w:b/>
          <w:bCs/>
          <w:lang w:val="id-ID"/>
        </w:rPr>
      </w:pPr>
      <w:r w:rsidRPr="005C3007">
        <w:rPr>
          <w:lang w:val="id-ID"/>
        </w:rPr>
        <w:t>Penelitian ini merupakan penelitian kualitatif. Penelitian kualitatif adalah jenis penelitian yang bertujuan untuk</w:t>
      </w:r>
      <w:r w:rsidR="007D3C11" w:rsidRPr="007D3C11">
        <w:rPr>
          <w:lang w:val="id-ID"/>
        </w:rPr>
        <w:t xml:space="preserve"> memahami secara mendalam fenomena alamiah yang terjadi di lingkungan sekolah, khususnya tantangan yang dihadapi guru PAI dalam membimbing dan mengajar siswa generasi Z di SMK NU Sunan Ampel Poncokusumo</w:t>
      </w:r>
      <w:r w:rsidRPr="005C3007">
        <w:rPr>
          <w:lang w:val="id-ID"/>
        </w:rPr>
        <w:t xml:space="preserve"> </w:t>
      </w:r>
      <w:r w:rsidRPr="005C3007">
        <w:rPr>
          <w:lang w:val="id-ID"/>
        </w:rPr>
        <w:fldChar w:fldCharType="begin" w:fldLock="1"/>
      </w:r>
      <w:r w:rsidR="008E0C1B">
        <w:rPr>
          <w:lang w:val="id-ID"/>
        </w:rPr>
        <w:instrText>ADDIN CSL_CITATION {"citationItems":[{"id":"ITEM-1","itemData":{"DOI":"10.34001/tarbawi.v20i2.2960","ISSN":"2548-415X","abstract":"ABSTRAK.Tulisan ini bertujuan untuk mengetahui kompetensi guru PAI terhadap literasi digital pada pembelajaran PAI di SMAN 3 Siak Hulu. Kajian ini dilakukan dengan pendekatan. penelitian kualitatif. yang dilakukan dengan jalan langsung.turun ke lapangan untuk. memahami sejumlah individu pada kemampuan menggunaankan literasi digital. Guru PAI pada era ini tidak lagi menjadi guru yang sekedar memberikan ceramah kepada siswa, namun guru PAI juga dituntut kreatif dan inovatif dalam menggunakan literasi digital pada proses pembelajaran. Guru PAI di SMAN 3 Siak hulu ini sudah mengerti akan penggunaan dan pentingnya digital literasi pada proses pembelajaran PAI dilandasi dari pelatihan pengunaan disaat pandemi dan siswa generasi sekarang sudah mengerti penggunaan teknologi. Guru PAI SMAN 3 Siak Hulu dihadapkan dengan tantangan dalam penggunaan digital literasi ini. Dengan adanya kemampuan digital literasi pada guru PAI SMAN 3 Siak hulu, diharapkan proses belajar mengajar akan lebih inovatif juga kreatif dan siswa akan dapat lebih memahami materi yang diajarkan serta dapat menerapkan di kehidupan mereka sehari-hari.Â Kata Kunci: Kompetensi, Literasi Digital, Teknologi Â ABSTRACT.This paper aims to determine the competence of PAI teachers towards digital literacy in PAI learning at SMAN 3 Siak Hulu. This study was conducted with a qualitative research approach which was carried out by going directly to the field to understand a number of individuals on the ability to use digital literacy. PAI teachers in this era are no longer teachers who just give lectures to students, but PAI teachers are also required to be creative and innovative in using digital literacy in the learning process. The PAI teacher at SMAN 3 Siak upstream already understands the use and importance of digital literacy in the PAI learning process based on training in use during a pandemic and the current generation of students understand the use of technology. PAI teachers at SMAN 3 Siak Hulu are faced with challenges in using digital literacy. With the digital literacy capabilities of PAI teachers at SMAN 3 Siak upstream, it is hoped that the teaching and learning process will be more innovative and creative and students can better understand the material being taught and can apply it in their daily lives.Â Keyword: Competence, Digital Literacy, Technology","author":[{"dropping-particle":"","family":"Kristi","given":"Elizabeth","non-dropping-particle":"","parse-names":false,"suffix":""},{"dropping-particle":"","family":"Risnawati","given":"Risnawati","non-dropping-particle":"","parse-names":false,"suffix":""},{"dropping-particle":"","family":"Kurniawati","given":"Yenni","non-dropping-particle":"","parse-names":false,"suffix":""}],"container-title":"Tarbawi : Jurnal Pendidikan Islam","id":"ITEM-1","issue":"2","issued":{"date-parts":[["2024","4","25"]]},"title":"LITERASI DIGITAL GURU PAI DI SMAN 3 SIAK HULU","type":"article-journal","volume":"20"},"uris":["http://www.mendeley.com/documents/?uuid=35b804a8-c42b-404b-8406-7a5fe3a7e34e"]}],"mendeley":{"formattedCitation":"(Kristi, Risnawati, and Kurniawati 2024)","manualFormatting":"(Kristi, 2024)","plainTextFormattedCitation":"(Kristi, Risnawati, and Kurniawati 2024)"},"properties":{"noteIndex":0},"schema":"https://github.com/citation-style-language/schema/raw/master/csl-citation.json"}</w:instrText>
      </w:r>
      <w:r w:rsidRPr="005C3007">
        <w:rPr>
          <w:lang w:val="id-ID"/>
        </w:rPr>
        <w:fldChar w:fldCharType="separate"/>
      </w:r>
      <w:r w:rsidR="008E0C1B" w:rsidRPr="008E0C1B">
        <w:rPr>
          <w:noProof/>
          <w:lang w:val="id-ID"/>
        </w:rPr>
        <w:t>(Kristi, 2024)</w:t>
      </w:r>
      <w:r w:rsidRPr="005C3007">
        <w:fldChar w:fldCharType="end"/>
      </w:r>
      <w:r w:rsidRPr="005C3007">
        <w:rPr>
          <w:lang w:val="id-ID"/>
        </w:rPr>
        <w:t xml:space="preserve">. Penelitian ini menggunakan pendekatan lapangan </w:t>
      </w:r>
      <w:r w:rsidRPr="005C3007">
        <w:rPr>
          <w:i/>
          <w:iCs/>
          <w:lang w:val="id-ID"/>
        </w:rPr>
        <w:t xml:space="preserve">(field research) </w:t>
      </w:r>
      <w:r w:rsidRPr="005C3007">
        <w:rPr>
          <w:lang w:val="id-ID"/>
        </w:rPr>
        <w:t xml:space="preserve">yang dilakukan </w:t>
      </w:r>
      <w:r w:rsidR="003E4AEB">
        <w:rPr>
          <w:lang w:val="id-ID"/>
        </w:rPr>
        <w:t>secara langsung</w:t>
      </w:r>
      <w:r w:rsidR="00125EC3">
        <w:rPr>
          <w:lang w:val="id-ID"/>
        </w:rPr>
        <w:t xml:space="preserve"> </w:t>
      </w:r>
      <w:r w:rsidRPr="005C3007">
        <w:rPr>
          <w:lang w:val="id-ID"/>
        </w:rPr>
        <w:t xml:space="preserve">di SMK NU Sunan Ampel kecamatan Poncokusumo kabupaten Malang. Penelitian ini bertujuan </w:t>
      </w:r>
      <w:r w:rsidRPr="005C3007">
        <w:rPr>
          <w:lang w:val="id-ID"/>
        </w:rPr>
        <w:lastRenderedPageBreak/>
        <w:t xml:space="preserve">menganalisis </w:t>
      </w:r>
      <w:bookmarkStart w:id="7" w:name="_Hlk198186360"/>
      <w:r w:rsidRPr="005C3007">
        <w:rPr>
          <w:lang w:val="id-ID"/>
        </w:rPr>
        <w:t>tantangan guru PAI dalam menghadapi siswa generasi Z</w:t>
      </w:r>
      <w:bookmarkEnd w:id="7"/>
      <w:r w:rsidRPr="005C3007">
        <w:rPr>
          <w:lang w:val="id-ID"/>
        </w:rPr>
        <w:t xml:space="preserve"> di SMK NU Sunan Ampel serta strategi yang digunakan dalam mengatasinya. Sumber data primer dalam penelitian adalah guru PAI dan siswa SMK NU Sunan Ampel. Sumber data sekunder dalam penelitian ini adalah dokumen sekolah (kurikulum, ATP, modul ajar), jurnal ilmiah, artikel dan teori-teori yang relevan dengan judul penelitian. </w:t>
      </w:r>
    </w:p>
    <w:p w14:paraId="491814B8" w14:textId="7F6E7303" w:rsidR="005C3007" w:rsidRPr="005C3007" w:rsidRDefault="005C3007" w:rsidP="005C3007">
      <w:pPr>
        <w:spacing w:line="276" w:lineRule="auto"/>
        <w:ind w:left="-2" w:firstLineChars="295" w:firstLine="708"/>
        <w:jc w:val="both"/>
        <w:rPr>
          <w:lang w:val="id-ID"/>
        </w:rPr>
      </w:pPr>
      <w:r w:rsidRPr="005C3007">
        <w:rPr>
          <w:lang w:val="id-ID"/>
        </w:rPr>
        <w:t>Teknik pengumpulan data menggunakan tiga metode</w:t>
      </w:r>
      <w:r w:rsidR="00D24DD0">
        <w:rPr>
          <w:lang w:val="id-ID"/>
        </w:rPr>
        <w:t>,</w:t>
      </w:r>
      <w:r w:rsidRPr="005C3007">
        <w:rPr>
          <w:lang w:val="id-ID"/>
        </w:rPr>
        <w:t xml:space="preserve"> yaitu </w:t>
      </w:r>
      <w:r w:rsidR="00D24DD0">
        <w:rPr>
          <w:lang w:val="en-ID"/>
        </w:rPr>
        <w:t>o</w:t>
      </w:r>
      <w:r w:rsidRPr="005C3007">
        <w:rPr>
          <w:lang w:val="en-ID"/>
        </w:rPr>
        <w:t>bservasi</w:t>
      </w:r>
      <w:r w:rsidRPr="005C3007">
        <w:rPr>
          <w:lang w:val="id-ID"/>
        </w:rPr>
        <w:t>, wawancara dan dokumentasi.</w:t>
      </w:r>
      <w:r w:rsidRPr="005C3007">
        <w:rPr>
          <w:lang w:val="en-ID"/>
        </w:rPr>
        <w:t xml:space="preserve"> </w:t>
      </w:r>
      <w:r w:rsidR="00D24DD0">
        <w:rPr>
          <w:lang w:val="en-ID"/>
        </w:rPr>
        <w:t>(</w:t>
      </w:r>
      <w:r w:rsidRPr="005C3007">
        <w:rPr>
          <w:lang w:val="en-ID"/>
        </w:rPr>
        <w:t xml:space="preserve">1) </w:t>
      </w:r>
      <w:r w:rsidR="001A4BCA">
        <w:rPr>
          <w:lang w:val="en-ID"/>
        </w:rPr>
        <w:t xml:space="preserve">Observasi digunakan penulis untuk </w:t>
      </w:r>
      <w:r w:rsidRPr="005C3007">
        <w:rPr>
          <w:lang w:val="en-ID"/>
        </w:rPr>
        <w:t>mengamati</w:t>
      </w:r>
      <w:r w:rsidR="001A4BCA">
        <w:rPr>
          <w:lang w:val="en-ID"/>
        </w:rPr>
        <w:t xml:space="preserve"> secara langsung</w:t>
      </w:r>
      <w:r w:rsidRPr="005C3007">
        <w:rPr>
          <w:lang w:val="en-ID"/>
        </w:rPr>
        <w:t xml:space="preserve"> bagaimana tantangan guru PAI dalam menghadapi siswa generasi Z di SMK NU Sunan Ampel Poncokusumo. </w:t>
      </w:r>
      <w:r w:rsidR="00D24DD0">
        <w:rPr>
          <w:lang w:val="en-ID"/>
        </w:rPr>
        <w:t>(</w:t>
      </w:r>
      <w:r w:rsidRPr="005C3007">
        <w:rPr>
          <w:lang w:val="en-ID"/>
        </w:rPr>
        <w:t xml:space="preserve">2) </w:t>
      </w:r>
      <w:r w:rsidR="00D24DD0" w:rsidRPr="005C3007">
        <w:rPr>
          <w:lang w:val="en-ID"/>
        </w:rPr>
        <w:t xml:space="preserve">Wawancara </w:t>
      </w:r>
      <w:r w:rsidRPr="005C3007">
        <w:rPr>
          <w:lang w:val="en-ID"/>
        </w:rPr>
        <w:t xml:space="preserve">dilakukan dengan informan yang terdiri dari guru PAI dan siswa SMK NU Sunan Ampel Poncokusumo. Mereka ditanya tentang rendahnya minat siswa terhadap metode konvensional, tantangan pembelajaran di era digital dan strategi pembelajaran yang inovatif untuk meningkatkan efektivitas pembelajaran PAI di SMK NU Sunan Ampel Poncokusumo. </w:t>
      </w:r>
      <w:r w:rsidR="00D24DD0">
        <w:rPr>
          <w:lang w:val="en-ID"/>
        </w:rPr>
        <w:t>(</w:t>
      </w:r>
      <w:r w:rsidRPr="005C3007">
        <w:rPr>
          <w:lang w:val="en-ID"/>
        </w:rPr>
        <w:t>3)</w:t>
      </w:r>
      <w:r w:rsidRPr="005C3007">
        <w:rPr>
          <w:lang w:val="id-ID"/>
        </w:rPr>
        <w:t xml:space="preserve"> Dokumentasi dilakukan dengan cara mengumpulkan data dari catatan atau dokumen yang ada di SMK NU Sunan Ampel Poncokusumo serta mengambil foto penelitian </w:t>
      </w:r>
      <w:r w:rsidRPr="005C3007">
        <w:rPr>
          <w:lang w:val="id-ID"/>
        </w:rPr>
        <w:fldChar w:fldCharType="begin" w:fldLock="1"/>
      </w:r>
      <w:r w:rsidR="00C763FE">
        <w:rPr>
          <w:lang w:val="id-ID"/>
        </w:rPr>
        <w:instrText>ADDIN CSL_CITATION {"citationItems":[{"id":"ITEM-1","itemData":{"DOI":"10.56324/al-musannif.v1i2.29","ISSN":"2657-2362","abstract":"The purpose of this study was to analyze the role of moral education in developing the personality of students in Madrasah Aliyah Negeri 1 Parepare which focused on 1) the implementation of moral education in developing the personality of students; 2) contribution of moral education in developing the personality of students; and 3) supporting and inhibiting factors to the implementation of moral education in developing the personality of students. This type of research is qualitative. The source of the data came from respondents consisting of faith-moral (akidah akhlak) teachers and some students from Madrasah Aliyah Negeri 1 Parepare. Data are collected through observation, interviews, and documentation. Then analyzed through three stages: data reduction, data display, and conclusion. The results showed that the implementation of moral education in Madrasah Aliyah Negeri 1 Parepare uses two forms of learning, namely classroom learning and learning outside the classroom. The contributions of moral education in developing the personality of students are 1) as a filter of negative influences from outside and 2) as fostering students’ faith and moral values so that they determine their attitudes and behavior. Supporting factors for the implementation of moral education in developing the personality of students in the Madrasah Aliyah Negeri 1 Parepare are 1) professional teaching staff; 2) good cooperation from all stakeholders; 3) facilities and infrastructure. The inhibiting factors are 1) lack of religious education in the family and attention from parents; 2) heterogeneity of environmental conditions of students; and 3) lack of awareness of students.","author":[{"dropping-particle":"","family":"Idris","given":"Djamaluddin M","non-dropping-particle":"","parse-names":false,"suffix":""},{"dropping-particle":"","family":"Usman","given":"Usman","non-dropping-particle":"","parse-names":false,"suffix":""}],"container-title":"Al-Musannif","id":"ITEM-1","issue":"2","issued":{"date-parts":[["2019"]]},"page":"77-95","title":"Peranan Pendidikan Akhlak dalam Mengembangkan Kepribadian Peserta Didik di Madrasah Aliyah Negeri 1 Parepare","type":"article-journal","volume":"1"},"uris":["http://www.mendeley.com/documents/?uuid=9201217a-bbaf-4a18-ba5a-800b127dd45c"]}],"mendeley":{"formattedCitation":"(Idris and Usman 2019)","manualFormatting":"(Idris, 2019)","plainTextFormattedCitation":"(Idris and Usman 2019)","previouslyFormattedCitation":"(Idris and Usman 2019)"},"properties":{"noteIndex":0},"schema":"https://github.com/citation-style-language/schema/raw/master/csl-citation.json"}</w:instrText>
      </w:r>
      <w:r w:rsidRPr="005C3007">
        <w:rPr>
          <w:lang w:val="id-ID"/>
        </w:rPr>
        <w:fldChar w:fldCharType="separate"/>
      </w:r>
      <w:r w:rsidR="000F74FE" w:rsidRPr="000F74FE">
        <w:rPr>
          <w:noProof/>
          <w:lang w:val="id-ID"/>
        </w:rPr>
        <w:t>(Idris</w:t>
      </w:r>
      <w:r w:rsidR="00C763FE">
        <w:rPr>
          <w:noProof/>
          <w:lang w:val="id-ID"/>
        </w:rPr>
        <w:t>,</w:t>
      </w:r>
      <w:r w:rsidR="000F74FE" w:rsidRPr="000F74FE">
        <w:rPr>
          <w:noProof/>
          <w:lang w:val="id-ID"/>
        </w:rPr>
        <w:t xml:space="preserve"> 2019)</w:t>
      </w:r>
      <w:r w:rsidRPr="005C3007">
        <w:rPr>
          <w:lang w:val="id-ID"/>
        </w:rPr>
        <w:fldChar w:fldCharType="end"/>
      </w:r>
      <w:r w:rsidRPr="005C3007">
        <w:rPr>
          <w:lang w:val="id-ID"/>
        </w:rPr>
        <w:t>.</w:t>
      </w:r>
    </w:p>
    <w:p w14:paraId="77136960" w14:textId="6D31ACB7" w:rsidR="006558A3" w:rsidRDefault="005C3007" w:rsidP="005C3007">
      <w:pPr>
        <w:spacing w:line="276" w:lineRule="auto"/>
        <w:ind w:left="-2" w:firstLineChars="295" w:firstLine="708"/>
        <w:jc w:val="both"/>
        <w:rPr>
          <w:lang w:val="id-ID"/>
        </w:rPr>
      </w:pPr>
      <w:r w:rsidRPr="005C3007">
        <w:rPr>
          <w:lang w:val="id-ID"/>
        </w:rPr>
        <w:t xml:space="preserve">Data yang dikumpulkan melalui </w:t>
      </w:r>
      <w:r w:rsidR="006558A3">
        <w:rPr>
          <w:lang w:val="id-ID"/>
        </w:rPr>
        <w:t xml:space="preserve">ketiga </w:t>
      </w:r>
      <w:r w:rsidRPr="005C3007">
        <w:rPr>
          <w:lang w:val="id-ID"/>
        </w:rPr>
        <w:t>metode</w:t>
      </w:r>
      <w:r w:rsidR="006558A3">
        <w:rPr>
          <w:lang w:val="id-ID"/>
        </w:rPr>
        <w:t xml:space="preserve"> tersebut</w:t>
      </w:r>
      <w:r w:rsidRPr="005C3007">
        <w:rPr>
          <w:lang w:val="id-ID"/>
        </w:rPr>
        <w:t xml:space="preserve"> dianalisis </w:t>
      </w:r>
      <w:r w:rsidR="006558A3">
        <w:rPr>
          <w:lang w:val="id-ID"/>
        </w:rPr>
        <w:t xml:space="preserve">mengunakan teknik </w:t>
      </w:r>
      <w:r w:rsidR="005C6C0F">
        <w:rPr>
          <w:lang w:val="id-ID"/>
        </w:rPr>
        <w:t>analisis</w:t>
      </w:r>
      <w:r w:rsidR="006558A3">
        <w:rPr>
          <w:lang w:val="id-ID"/>
        </w:rPr>
        <w:t xml:space="preserve"> kualitatif. Teknik analisis ini memiliki </w:t>
      </w:r>
      <w:r w:rsidRPr="005C3007">
        <w:rPr>
          <w:lang w:val="id-ID"/>
        </w:rPr>
        <w:t>tiga tahapan</w:t>
      </w:r>
      <w:r w:rsidR="006558A3">
        <w:rPr>
          <w:lang w:val="id-ID"/>
        </w:rPr>
        <w:t>, yaitu reduksi data, penyajian data, dan penarikan kesimpulan.</w:t>
      </w:r>
    </w:p>
    <w:p w14:paraId="18697A94" w14:textId="6400D74B" w:rsidR="002C4631" w:rsidRDefault="002C4631" w:rsidP="003F14C0">
      <w:pPr>
        <w:spacing w:line="276" w:lineRule="auto"/>
        <w:ind w:left="-2" w:firstLineChars="295" w:firstLine="708"/>
        <w:jc w:val="both"/>
        <w:rPr>
          <w:lang w:val="id-ID"/>
        </w:rPr>
      </w:pPr>
      <w:r w:rsidRPr="001A6810">
        <w:rPr>
          <w:i/>
          <w:iCs/>
          <w:lang w:val="id-ID"/>
        </w:rPr>
        <w:t>Pertama</w:t>
      </w:r>
      <w:r>
        <w:rPr>
          <w:lang w:val="id-ID"/>
        </w:rPr>
        <w:t xml:space="preserve">, Reduksi Data setelah data terkumpul melalui observasi, wawancara dan dokumentasi, peneliti melakukan reduksi data dengan membaca dan meninjau ulang seluruh catatan </w:t>
      </w:r>
      <w:r w:rsidR="006A318E">
        <w:rPr>
          <w:lang w:val="id-ID"/>
        </w:rPr>
        <w:t>lapangan dan transkip wawancara. Data yang tidak relevan dengan fokus penelitian seperti percakapan yang tidak relevan atau data yang tidak menjawab rumusan masalah akan dihapus. Kemudian peneliti mengidentifikasi dan menandai</w:t>
      </w:r>
      <w:r w:rsidR="00B35976">
        <w:rPr>
          <w:lang w:val="id-ID"/>
        </w:rPr>
        <w:t xml:space="preserve"> bagian-bagian penting yang berkaitan dengan tantangan guru PAI dalam menghadapi siswa generasi Z</w:t>
      </w:r>
      <w:r w:rsidR="006D627A">
        <w:rPr>
          <w:lang w:val="id-ID"/>
        </w:rPr>
        <w:t xml:space="preserve">. Data tersebut dibagi kedalam beberapa tema, yaitu karakteristik siswa generasi Z, tantangan yang dihadapi guru dalam </w:t>
      </w:r>
      <w:r w:rsidR="001A6810">
        <w:rPr>
          <w:lang w:val="id-ID"/>
        </w:rPr>
        <w:t>pembelajaran</w:t>
      </w:r>
      <w:r w:rsidR="006D627A">
        <w:rPr>
          <w:lang w:val="id-ID"/>
        </w:rPr>
        <w:t xml:space="preserve"> PAI,</w:t>
      </w:r>
      <w:r w:rsidR="001A6810">
        <w:rPr>
          <w:lang w:val="id-ID"/>
        </w:rPr>
        <w:t xml:space="preserve"> serta upaya yang dilakukan guru untuk mengatasi tantangan tersebut. Proses ini dilakukan secara manual menggunakan lembar kerja analisis, dengan mencatat mendokumentasikan kutipan penting dari narasumber dan menyesuaikannya dengan kategori yang relevan.</w:t>
      </w:r>
    </w:p>
    <w:p w14:paraId="068EE8B9" w14:textId="27695224" w:rsidR="00C32AED" w:rsidRPr="00C32AED" w:rsidRDefault="001A6810" w:rsidP="00C45C83">
      <w:pPr>
        <w:spacing w:line="276" w:lineRule="auto"/>
        <w:ind w:leftChars="0" w:left="0" w:firstLineChars="0" w:firstLine="709"/>
        <w:jc w:val="both"/>
        <w:textDirection w:val="lrTb"/>
        <w:textAlignment w:val="auto"/>
        <w:outlineLvl w:val="9"/>
        <w:rPr>
          <w:position w:val="0"/>
          <w:lang w:val="en-ID" w:eastAsia="en-ID"/>
        </w:rPr>
      </w:pPr>
      <w:r w:rsidRPr="001A6810">
        <w:rPr>
          <w:i/>
          <w:iCs/>
          <w:lang w:val="id-ID"/>
        </w:rPr>
        <w:t>Kedua,</w:t>
      </w:r>
      <w:r>
        <w:rPr>
          <w:lang w:val="id-ID"/>
        </w:rPr>
        <w:t xml:space="preserve"> Penyajian Data</w:t>
      </w:r>
      <w:r w:rsidR="00513CB6">
        <w:rPr>
          <w:lang w:val="id-ID"/>
        </w:rPr>
        <w:t xml:space="preserve"> ya</w:t>
      </w:r>
      <w:r w:rsidR="00601390">
        <w:rPr>
          <w:lang w:val="id-ID"/>
        </w:rPr>
        <w:t>itu setelah data direduksi dan dikelompokkan</w:t>
      </w:r>
      <w:r w:rsidR="00C32AED">
        <w:rPr>
          <w:lang w:val="id-ID"/>
        </w:rPr>
        <w:t xml:space="preserve">, peneliti menyusun dalam bentuk deskripsi naratif untuk setiap tema yang telah ditentukan. Penyajian dilakukan dengan sistematis agar mudah dimengerti dan dapat mencerminkan keadaan secara keseluruhan. </w:t>
      </w:r>
      <w:r w:rsidR="00C32AED" w:rsidRPr="00C32AED">
        <w:rPr>
          <w:position w:val="0"/>
          <w:lang w:val="en-ID" w:eastAsia="en-ID"/>
        </w:rPr>
        <w:t>Di setiap subtema, peneliti menyertakan kutipan langsung dari narasumber (guru PAI) untuk mendukung temuan. Contohnya, dalam tema “tantangan guru”, peneliti menunjukkan kutipan pernyataan guru yang menyatakan bahwa siswa cenderung tidak aktif dan kurang berminat pada pembelajaran agama</w:t>
      </w:r>
      <w:r w:rsidR="00C32AED">
        <w:rPr>
          <w:position w:val="0"/>
          <w:lang w:val="en-ID" w:eastAsia="en-ID"/>
        </w:rPr>
        <w:t xml:space="preserve"> dengan metode konvensional</w:t>
      </w:r>
      <w:r w:rsidR="00C32AED" w:rsidRPr="00C32AED">
        <w:rPr>
          <w:position w:val="0"/>
          <w:lang w:val="en-ID" w:eastAsia="en-ID"/>
        </w:rPr>
        <w:t>. Selain itu, juga disertakan tabel tematik yang sederhana untuk menunjukkan berapa banyak informan yang memberikan pernyataan serupa</w:t>
      </w:r>
      <w:r w:rsidR="00C32AED">
        <w:rPr>
          <w:position w:val="0"/>
          <w:lang w:val="en-ID" w:eastAsia="en-ID"/>
        </w:rPr>
        <w:t>.</w:t>
      </w:r>
    </w:p>
    <w:p w14:paraId="12F2E4A1" w14:textId="3ABE6A8D" w:rsidR="00D87D0D" w:rsidRDefault="00C32AED" w:rsidP="00C45C83">
      <w:pPr>
        <w:spacing w:line="276" w:lineRule="auto"/>
        <w:ind w:leftChars="0" w:left="0" w:firstLineChars="0" w:firstLine="709"/>
        <w:jc w:val="both"/>
        <w:textDirection w:val="lrTb"/>
        <w:textAlignment w:val="auto"/>
        <w:outlineLvl w:val="9"/>
        <w:rPr>
          <w:position w:val="0"/>
          <w:lang w:val="en-ID" w:eastAsia="en-ID"/>
        </w:rPr>
      </w:pPr>
      <w:r>
        <w:rPr>
          <w:lang w:val="en-ID"/>
        </w:rPr>
        <w:t xml:space="preserve">Ketiga, Penarikan Kesimpulan yaitu </w:t>
      </w:r>
      <w:r w:rsidRPr="00C32AED">
        <w:rPr>
          <w:position w:val="0"/>
          <w:lang w:val="en-ID" w:eastAsia="en-ID"/>
        </w:rPr>
        <w:t>peneliti menganalisis untuk mengidentifikasi pola-pola yang muncul dari hasil lapangan</w:t>
      </w:r>
      <w:r w:rsidR="00D87D0D">
        <w:rPr>
          <w:position w:val="0"/>
          <w:lang w:val="en-ID" w:eastAsia="en-ID"/>
        </w:rPr>
        <w:t xml:space="preserve">. Seperti </w:t>
      </w:r>
      <w:r w:rsidR="00D87D0D" w:rsidRPr="002C4631">
        <w:t xml:space="preserve">setelah menelaah pernyataan para guru dan hasil observasi, ditemukan bahwa salah satu tantangan utama adalah kurangnya kedisiplinan dan </w:t>
      </w:r>
      <w:r w:rsidR="00D87D0D" w:rsidRPr="002C4631">
        <w:lastRenderedPageBreak/>
        <w:t>perhatian siswa terhadap pelajaran PAI akibat pengaruh teknologi dan media sosial.</w:t>
      </w:r>
      <w:r w:rsidR="00D87D0D" w:rsidRPr="002C4631">
        <w:rPr>
          <w:b/>
          <w:position w:val="0"/>
          <w:lang w:val="en-ID" w:eastAsia="en-ID"/>
        </w:rPr>
        <w:t xml:space="preserve"> </w:t>
      </w:r>
      <w:r w:rsidR="00D87D0D" w:rsidRPr="002C4631">
        <w:rPr>
          <w:position w:val="0"/>
          <w:lang w:val="en-ID" w:eastAsia="en-ID"/>
        </w:rPr>
        <w:t>Kesimpulan ditarik berdasarkan tema dominan yang muncul, dan diperkuat dengan pernyataan dari beberapa narasumber yang menyampaikan hal serupa. Peneliti kemudian mengaitkan temuan tersebut dengan teori atau literatur yang relevan, untuk memastikan bahwa hasil penelitian dapat dipertanggungjawabkan secara akademik.</w:t>
      </w:r>
      <w:r w:rsidR="00D87D0D">
        <w:rPr>
          <w:position w:val="0"/>
          <w:lang w:val="en-ID" w:eastAsia="en-ID"/>
        </w:rPr>
        <w:t xml:space="preserve"> </w:t>
      </w:r>
      <w:r w:rsidR="00D87D0D" w:rsidRPr="00D87D0D">
        <w:rPr>
          <w:position w:val="0"/>
          <w:lang w:val="en-ID" w:eastAsia="en-ID"/>
        </w:rPr>
        <w:t>D</w:t>
      </w:r>
      <w:r w:rsidR="00D87D0D">
        <w:rPr>
          <w:position w:val="0"/>
          <w:lang w:val="en-ID" w:eastAsia="en-ID"/>
        </w:rPr>
        <w:t xml:space="preserve">an </w:t>
      </w:r>
      <w:r w:rsidR="00D87D0D" w:rsidRPr="00D87D0D">
        <w:rPr>
          <w:position w:val="0"/>
          <w:lang w:val="en-ID" w:eastAsia="en-ID"/>
        </w:rPr>
        <w:t>kesimpulan juga didukung oleh dokumentasi visual serta catatan lapangan yang memperkuat konteks, sehingga pemahaman tentang tantangan yang dihadapi guru menjadi lebih jelas dan dapat dipahami secara menyeluruh</w:t>
      </w:r>
    </w:p>
    <w:p w14:paraId="4E1EE850" w14:textId="77777777" w:rsidR="00C45C83" w:rsidRPr="00D87D0D" w:rsidRDefault="00C45C83" w:rsidP="00C45C83">
      <w:pPr>
        <w:spacing w:line="276" w:lineRule="auto"/>
        <w:ind w:leftChars="0" w:left="0" w:firstLineChars="0" w:firstLine="709"/>
        <w:jc w:val="both"/>
        <w:textDirection w:val="lrTb"/>
        <w:textAlignment w:val="auto"/>
        <w:outlineLvl w:val="9"/>
        <w:rPr>
          <w:position w:val="0"/>
          <w:lang w:val="en-ID" w:eastAsia="en-ID"/>
        </w:rPr>
      </w:pPr>
    </w:p>
    <w:p w14:paraId="33D97EE3" w14:textId="77777777" w:rsidR="00E1031D" w:rsidRDefault="00000000">
      <w:pPr>
        <w:tabs>
          <w:tab w:val="left" w:pos="340"/>
        </w:tabs>
        <w:spacing w:line="276" w:lineRule="auto"/>
        <w:ind w:left="0" w:hanging="2"/>
        <w:rPr>
          <w:color w:val="000000"/>
        </w:rPr>
      </w:pPr>
      <w:r>
        <w:rPr>
          <w:b/>
          <w:smallCaps/>
        </w:rPr>
        <w:t xml:space="preserve">HASIL DAN PEMBAHASAN </w:t>
      </w:r>
    </w:p>
    <w:p w14:paraId="4C94F15F" w14:textId="77777777" w:rsidR="005C3007" w:rsidRDefault="005C3007" w:rsidP="005C3007">
      <w:pPr>
        <w:spacing w:line="276" w:lineRule="auto"/>
        <w:ind w:left="-2" w:firstLineChars="0" w:firstLine="2"/>
        <w:jc w:val="both"/>
        <w:rPr>
          <w:b/>
          <w:bCs/>
          <w:color w:val="000000"/>
          <w:lang w:val="id-ID"/>
        </w:rPr>
      </w:pPr>
      <w:bookmarkStart w:id="8" w:name="_Hlk193185957"/>
      <w:r w:rsidRPr="005C3007">
        <w:rPr>
          <w:b/>
          <w:bCs/>
          <w:color w:val="000000"/>
          <w:lang w:val="id-ID"/>
        </w:rPr>
        <w:t>Tantangan dalam Pembelajaran PAI di Era Digital</w:t>
      </w:r>
    </w:p>
    <w:p w14:paraId="6B325594" w14:textId="5548695F" w:rsidR="00EB7C1C" w:rsidRPr="009150F8" w:rsidRDefault="009150F8" w:rsidP="005C3007">
      <w:pPr>
        <w:spacing w:line="276" w:lineRule="auto"/>
        <w:ind w:left="-2" w:firstLineChars="0" w:firstLine="2"/>
        <w:jc w:val="both"/>
        <w:rPr>
          <w:rFonts w:asciiTheme="majorBidi" w:hAnsiTheme="majorBidi" w:cstheme="majorBidi"/>
          <w:lang w:val="id-ID"/>
        </w:rPr>
      </w:pPr>
      <w:r w:rsidRPr="009150F8">
        <w:rPr>
          <w:lang w:val="id-ID"/>
        </w:rPr>
        <w:t xml:space="preserve">Pembelajaran (PAI) di era digital menghadapi berbagai tantangan, terutama dalam  menghadapi siswa generasi Z. Berdasarkan hasil penelitian di SMK NU Sunan Ampel Poncokusumo, </w:t>
      </w:r>
      <w:r w:rsidRPr="009150F8">
        <w:rPr>
          <w:rFonts w:asciiTheme="majorBidi" w:hAnsiTheme="majorBidi" w:cstheme="majorBidi"/>
          <w:lang w:val="id-ID"/>
        </w:rPr>
        <w:t>ditemukan sejumlah kendala yang signifikan dalam pelaksanaan pembelajaran PAI. Yaitu:</w:t>
      </w:r>
    </w:p>
    <w:p w14:paraId="3ED0981F" w14:textId="1D7903BA" w:rsidR="009150F8" w:rsidRPr="003C43A2" w:rsidRDefault="009150F8" w:rsidP="009150F8">
      <w:pPr>
        <w:pStyle w:val="ListParagraph"/>
        <w:numPr>
          <w:ilvl w:val="0"/>
          <w:numId w:val="8"/>
        </w:numPr>
        <w:ind w:leftChars="0" w:left="284" w:firstLineChars="0" w:hanging="284"/>
        <w:jc w:val="both"/>
        <w:rPr>
          <w:b/>
          <w:bCs/>
          <w:color w:val="000000"/>
          <w:lang w:val="id-ID"/>
        </w:rPr>
      </w:pPr>
      <w:r w:rsidRPr="009150F8">
        <w:rPr>
          <w:rFonts w:asciiTheme="majorBidi" w:hAnsiTheme="majorBidi" w:cstheme="majorBidi"/>
          <w:b/>
          <w:bCs/>
          <w:sz w:val="24"/>
          <w:szCs w:val="24"/>
        </w:rPr>
        <w:t>Rendahnya Minat Siswa terhadap Metode Pembelajaran Konvensional</w:t>
      </w:r>
    </w:p>
    <w:p w14:paraId="0ED3BC8A" w14:textId="3C64BAC7" w:rsidR="00C86390" w:rsidRDefault="00C86390" w:rsidP="00E76128">
      <w:pPr>
        <w:pStyle w:val="ListParagraph"/>
        <w:ind w:leftChars="0" w:left="284" w:firstLineChars="0" w:firstLine="567"/>
        <w:jc w:val="both"/>
        <w:rPr>
          <w:rFonts w:asciiTheme="majorBidi" w:hAnsiTheme="majorBidi" w:cstheme="majorBidi"/>
          <w:color w:val="000000"/>
          <w:sz w:val="24"/>
          <w:szCs w:val="24"/>
        </w:rPr>
      </w:pPr>
      <w:r>
        <w:rPr>
          <w:rFonts w:asciiTheme="majorBidi" w:hAnsiTheme="majorBidi" w:cstheme="majorBidi"/>
          <w:color w:val="000000"/>
          <w:sz w:val="24"/>
          <w:szCs w:val="24"/>
          <w:lang w:val="id-ID"/>
        </w:rPr>
        <w:t>Berdasarkan h</w:t>
      </w:r>
      <w:r w:rsidR="003C43A2" w:rsidRPr="003C43A2">
        <w:rPr>
          <w:rFonts w:asciiTheme="majorBidi" w:hAnsiTheme="majorBidi" w:cstheme="majorBidi"/>
          <w:color w:val="000000"/>
          <w:sz w:val="24"/>
          <w:szCs w:val="24"/>
          <w:lang w:val="id-ID"/>
        </w:rPr>
        <w:t xml:space="preserve">asil observasi menunjukkan bahwa siswa generasi Z di SMK NU Sunan Ampel Poncokusumo memiliki minat yang rendah terhadap metode pembelajaran konvensional, khususnya metode ceramah. </w:t>
      </w:r>
      <w:r>
        <w:rPr>
          <w:rFonts w:asciiTheme="majorBidi" w:hAnsiTheme="majorBidi" w:cstheme="majorBidi"/>
          <w:color w:val="000000"/>
          <w:sz w:val="24"/>
          <w:szCs w:val="24"/>
          <w:lang w:val="id-ID"/>
        </w:rPr>
        <w:t xml:space="preserve">Metode ini dianggap membosankan dan </w:t>
      </w:r>
      <w:r w:rsidR="00AF6901">
        <w:rPr>
          <w:rFonts w:asciiTheme="majorBidi" w:hAnsiTheme="majorBidi" w:cstheme="majorBidi"/>
          <w:color w:val="000000"/>
          <w:sz w:val="24"/>
          <w:szCs w:val="24"/>
          <w:lang w:val="id-ID"/>
        </w:rPr>
        <w:t>tidak</w:t>
      </w:r>
      <w:r>
        <w:rPr>
          <w:rFonts w:asciiTheme="majorBidi" w:hAnsiTheme="majorBidi" w:cstheme="majorBidi"/>
          <w:color w:val="000000"/>
          <w:sz w:val="24"/>
          <w:szCs w:val="24"/>
          <w:lang w:val="id-ID"/>
        </w:rPr>
        <w:t xml:space="preserve"> relevan dengan gaya belajar siswa generasi Z yang </w:t>
      </w:r>
      <w:r w:rsidR="00AF6901">
        <w:rPr>
          <w:rFonts w:asciiTheme="majorBidi" w:hAnsiTheme="majorBidi" w:cstheme="majorBidi"/>
          <w:color w:val="000000"/>
          <w:sz w:val="24"/>
          <w:szCs w:val="24"/>
          <w:lang w:val="id-ID"/>
        </w:rPr>
        <w:t>lebih</w:t>
      </w:r>
      <w:r>
        <w:rPr>
          <w:rFonts w:asciiTheme="majorBidi" w:hAnsiTheme="majorBidi" w:cstheme="majorBidi"/>
          <w:color w:val="000000"/>
          <w:sz w:val="24"/>
          <w:szCs w:val="24"/>
          <w:lang w:val="id-ID"/>
        </w:rPr>
        <w:t xml:space="preserve"> aktif, mandiri</w:t>
      </w:r>
      <w:r w:rsidR="00AF6901">
        <w:rPr>
          <w:rFonts w:asciiTheme="majorBidi" w:hAnsiTheme="majorBidi" w:cstheme="majorBidi"/>
          <w:color w:val="000000"/>
          <w:sz w:val="24"/>
          <w:szCs w:val="24"/>
          <w:lang w:val="id-ID"/>
        </w:rPr>
        <w:t>, dan berbasis teknologi.</w:t>
      </w:r>
      <w:r w:rsidR="007A3012" w:rsidRPr="007A3012">
        <w:rPr>
          <w:rFonts w:ascii="Times New Roman" w:eastAsia="Times New Roman" w:hAnsi="Times New Roman"/>
          <w:sz w:val="24"/>
          <w:szCs w:val="24"/>
          <w:lang w:eastAsia="ar-SA"/>
        </w:rPr>
        <w:t xml:space="preserve"> </w:t>
      </w:r>
      <w:r w:rsidR="007A3012" w:rsidRPr="007A3012">
        <w:rPr>
          <w:rFonts w:asciiTheme="majorBidi" w:hAnsiTheme="majorBidi" w:cstheme="majorBidi"/>
          <w:color w:val="000000"/>
          <w:sz w:val="24"/>
          <w:szCs w:val="24"/>
        </w:rPr>
        <w:t xml:space="preserve">Sebagaimana yang diungkapkan oleh </w:t>
      </w:r>
      <w:r w:rsidR="007A3012">
        <w:rPr>
          <w:rFonts w:asciiTheme="majorBidi" w:hAnsiTheme="majorBidi" w:cstheme="majorBidi"/>
          <w:color w:val="000000"/>
          <w:sz w:val="24"/>
          <w:szCs w:val="24"/>
        </w:rPr>
        <w:t>Harir (2024), bahwa:</w:t>
      </w:r>
    </w:p>
    <w:p w14:paraId="5ACDAF31" w14:textId="1A87CA35" w:rsidR="007A3012" w:rsidRPr="00E76128" w:rsidRDefault="007A3012" w:rsidP="00E76128">
      <w:pPr>
        <w:pStyle w:val="ListParagraph"/>
        <w:ind w:leftChars="0" w:left="851" w:firstLineChars="0" w:firstLine="0"/>
        <w:jc w:val="both"/>
        <w:rPr>
          <w:rFonts w:asciiTheme="majorBidi" w:hAnsiTheme="majorBidi" w:cstheme="majorBidi"/>
          <w:color w:val="000000"/>
          <w:sz w:val="24"/>
          <w:szCs w:val="24"/>
        </w:rPr>
      </w:pPr>
      <w:r w:rsidRPr="007A3012">
        <w:rPr>
          <w:rFonts w:asciiTheme="majorBidi" w:hAnsiTheme="majorBidi" w:cstheme="majorBidi"/>
          <w:color w:val="000000"/>
          <w:sz w:val="24"/>
          <w:szCs w:val="24"/>
        </w:rPr>
        <w:t xml:space="preserve">siswa sering terlihat pasif saat materi disampaikan secara ceramah, namun menjadi lebih antusias ketika pembelajaran melibatkan diskusi atau penggunaan media seperti video. </w:t>
      </w:r>
      <w:r w:rsidR="00E76128">
        <w:rPr>
          <w:rFonts w:asciiTheme="majorBidi" w:hAnsiTheme="majorBidi" w:cstheme="majorBidi"/>
          <w:color w:val="000000"/>
          <w:sz w:val="24"/>
          <w:szCs w:val="24"/>
        </w:rPr>
        <w:t xml:space="preserve">Selain itu, bebrapa </w:t>
      </w:r>
      <w:r w:rsidR="00E76128" w:rsidRPr="00E76128">
        <w:rPr>
          <w:rFonts w:asciiTheme="majorBidi" w:hAnsiTheme="majorBidi" w:cstheme="majorBidi"/>
          <w:color w:val="000000"/>
          <w:sz w:val="24"/>
          <w:szCs w:val="24"/>
        </w:rPr>
        <w:t>s</w:t>
      </w:r>
      <w:r w:rsidRPr="00E76128">
        <w:rPr>
          <w:rFonts w:asciiTheme="majorBidi" w:hAnsiTheme="majorBidi" w:cstheme="majorBidi"/>
          <w:color w:val="000000"/>
          <w:sz w:val="24"/>
          <w:szCs w:val="24"/>
        </w:rPr>
        <w:t>iswa juga mengungkapkan preferensi terhadap pembelajaran yang melibatkan media digital seperti video, permainan edukatif, simulasi, dan diskusi kelompok.</w:t>
      </w:r>
      <w:r w:rsidR="00E76128">
        <w:rPr>
          <w:rFonts w:asciiTheme="majorBidi" w:hAnsiTheme="majorBidi" w:cstheme="majorBidi"/>
          <w:color w:val="000000"/>
          <w:sz w:val="24"/>
          <w:szCs w:val="24"/>
        </w:rPr>
        <w:t xml:space="preserve"> Mereka merasa bahwa metode ceramah kurang memeberikan ruang untuk eksplorasi dan keterlibatan aktif dalam pembelajaran.</w:t>
      </w:r>
    </w:p>
    <w:p w14:paraId="438C21A1" w14:textId="2871FE86" w:rsidR="00C86390" w:rsidRDefault="007A3012" w:rsidP="00E76128">
      <w:pPr>
        <w:pStyle w:val="ListParagraph"/>
        <w:ind w:leftChars="0" w:left="284" w:firstLineChars="0" w:firstLine="567"/>
        <w:jc w:val="both"/>
        <w:rPr>
          <w:rFonts w:asciiTheme="majorBidi" w:hAnsiTheme="majorBidi" w:cstheme="majorBidi"/>
          <w:color w:val="000000"/>
          <w:sz w:val="24"/>
          <w:szCs w:val="24"/>
        </w:rPr>
      </w:pPr>
      <w:r>
        <w:rPr>
          <w:rFonts w:asciiTheme="majorBidi" w:hAnsiTheme="majorBidi" w:cstheme="majorBidi"/>
          <w:color w:val="000000"/>
          <w:sz w:val="24"/>
          <w:szCs w:val="24"/>
        </w:rPr>
        <w:t>Keterangan ini sejalan dengan penelitian yang menunjukkan bahwa generasi Z lebih suka</w:t>
      </w:r>
      <w:r w:rsidR="000F74FE">
        <w:rPr>
          <w:rFonts w:asciiTheme="majorBidi" w:hAnsiTheme="majorBidi" w:cstheme="majorBidi"/>
          <w:color w:val="000000"/>
          <w:sz w:val="24"/>
          <w:szCs w:val="24"/>
        </w:rPr>
        <w:t xml:space="preserve"> pendekatan pembelajaran yang visual dan interaktif.</w:t>
      </w:r>
      <w:r w:rsidR="000F74FE" w:rsidRPr="000F74FE">
        <w:t xml:space="preserve"> </w:t>
      </w:r>
      <w:r w:rsidR="000F74FE">
        <w:rPr>
          <w:rFonts w:asciiTheme="majorBidi" w:hAnsiTheme="majorBidi" w:cstheme="majorBidi"/>
          <w:color w:val="000000"/>
          <w:sz w:val="24"/>
          <w:szCs w:val="24"/>
        </w:rPr>
        <w:t>Generasi Z</w:t>
      </w:r>
      <w:r w:rsidR="000F74FE" w:rsidRPr="000F74FE">
        <w:rPr>
          <w:rFonts w:asciiTheme="majorBidi" w:hAnsiTheme="majorBidi" w:cstheme="majorBidi"/>
          <w:color w:val="000000"/>
          <w:sz w:val="24"/>
          <w:szCs w:val="24"/>
        </w:rPr>
        <w:t xml:space="preserve"> tumbuh di era digital dan terbiasa dengan teknologi, sehingga memiliki ekspektasi terhadap pembelajaran yang dinamis dan kontekstual</w:t>
      </w:r>
      <w:r w:rsidR="000F74FE">
        <w:rPr>
          <w:rFonts w:asciiTheme="majorBidi" w:hAnsiTheme="majorBidi" w:cstheme="majorBidi"/>
          <w:color w:val="000000"/>
          <w:sz w:val="24"/>
          <w:szCs w:val="24"/>
        </w:rPr>
        <w:t xml:space="preserve"> </w:t>
      </w:r>
      <w:r w:rsidR="000F74FE">
        <w:rPr>
          <w:rFonts w:asciiTheme="majorBidi" w:hAnsiTheme="majorBidi" w:cstheme="majorBidi"/>
          <w:color w:val="000000"/>
          <w:sz w:val="24"/>
          <w:szCs w:val="24"/>
        </w:rPr>
        <w:fldChar w:fldCharType="begin" w:fldLock="1"/>
      </w:r>
      <w:r w:rsidR="000F74FE">
        <w:rPr>
          <w:rFonts w:asciiTheme="majorBidi" w:hAnsiTheme="majorBidi" w:cstheme="majorBidi"/>
          <w:color w:val="000000"/>
          <w:sz w:val="24"/>
          <w:szCs w:val="24"/>
        </w:rPr>
        <w:instrText>ADDIN CSL_CITATION {"citationItems":[{"id":"ITEM-1","itemData":{"abstract":"The Generation Z (Gen Z), or the digital natives have never experienced a life without the internet. In addition, the advancement of digital technologies such as social media, smart mobile technologies, cloud computing, and the Internet-of-things has transformed how individuals perform their day-today activities. Especially for Gen Z, the use of digital technology has become an essential part of their daily routine, as a result, challenging the norm. As such, Gen Z displays unique learning characteristics which are different from previous generations. This change opens new avenues for exploring the impact of digital technology on the learning characteristics of Gen Z and possible applications to the higher education environment. By conducting a literature review of 80 studies, this paper presents a comprehensive framework for understanding the influence of digital technologies on the learning characteristics of Gen Z in higher education.","author":[{"dropping-particle":"","family":"Alruthaya","given":"Ali","non-dropping-particle":"","parse-names":false,"suffix":""},{"dropping-particle":"","family":"Nguyen","given":"Thanh Thuy","non-dropping-particle":"","parse-names":false,"suffix":""},{"dropping-particle":"","family":"Lokuge","given":"Sachithra","non-dropping-particle":"","parse-names":false,"suffix":""}],"container-title":"ACIS 2021 - Australasian Conference on Information Systems, Proceedings","id":"ITEM-1","issued":{"date-parts":[["2021"]]},"page":"1-7","title":"The Application of Digital Technology and the Learning Characteristics of Generation Z in Higher Education","type":"article-journal"},"uris":["http://www.mendeley.com/documents/?uuid=d3f41a06-a3d7-46fc-a832-1cf81dc5c9ab"]}],"mendeley":{"formattedCitation":"(Alruthaya, Nguyen, and Lokuge 2021)","manualFormatting":"(Alruthaya, 2021)","plainTextFormattedCitation":"(Alruthaya, Nguyen, and Lokuge 2021)","previouslyFormattedCitation":"(Alruthaya, Nguyen, and Lokuge 2021)"},"properties":{"noteIndex":0},"schema":"https://github.com/citation-style-language/schema/raw/master/csl-citation.json"}</w:instrText>
      </w:r>
      <w:r w:rsidR="000F74FE">
        <w:rPr>
          <w:rFonts w:asciiTheme="majorBidi" w:hAnsiTheme="majorBidi" w:cstheme="majorBidi"/>
          <w:color w:val="000000"/>
          <w:sz w:val="24"/>
          <w:szCs w:val="24"/>
        </w:rPr>
        <w:fldChar w:fldCharType="separate"/>
      </w:r>
      <w:r w:rsidR="000F74FE" w:rsidRPr="000F74FE">
        <w:rPr>
          <w:rFonts w:asciiTheme="majorBidi" w:hAnsiTheme="majorBidi" w:cstheme="majorBidi"/>
          <w:noProof/>
          <w:color w:val="000000"/>
          <w:sz w:val="24"/>
          <w:szCs w:val="24"/>
        </w:rPr>
        <w:t>(Alruthaya, 2021)</w:t>
      </w:r>
      <w:r w:rsidR="000F74FE">
        <w:rPr>
          <w:rFonts w:asciiTheme="majorBidi" w:hAnsiTheme="majorBidi" w:cstheme="majorBidi"/>
          <w:color w:val="000000"/>
          <w:sz w:val="24"/>
          <w:szCs w:val="24"/>
        </w:rPr>
        <w:fldChar w:fldCharType="end"/>
      </w:r>
      <w:r w:rsidR="00AE129E">
        <w:rPr>
          <w:rFonts w:asciiTheme="majorBidi" w:hAnsiTheme="majorBidi" w:cstheme="majorBidi"/>
          <w:color w:val="000000"/>
          <w:sz w:val="24"/>
          <w:szCs w:val="24"/>
        </w:rPr>
        <w:t>.</w:t>
      </w:r>
      <w:r w:rsidR="00AE129E" w:rsidRPr="00AE129E">
        <w:rPr>
          <w:rFonts w:ascii="Times New Roman" w:eastAsia="Times New Roman" w:hAnsi="Times New Roman"/>
          <w:sz w:val="24"/>
          <w:szCs w:val="24"/>
          <w:lang w:eastAsia="ar-SA"/>
        </w:rPr>
        <w:t xml:space="preserve"> </w:t>
      </w:r>
      <w:r w:rsidR="00AE129E" w:rsidRPr="00AE129E">
        <w:rPr>
          <w:rFonts w:asciiTheme="majorBidi" w:hAnsiTheme="majorBidi" w:cstheme="majorBidi"/>
          <w:color w:val="000000"/>
          <w:sz w:val="24"/>
          <w:szCs w:val="24"/>
        </w:rPr>
        <w:t xml:space="preserve">Selain itu, </w:t>
      </w:r>
      <w:r w:rsidR="00AE129E">
        <w:rPr>
          <w:rFonts w:asciiTheme="majorBidi" w:hAnsiTheme="majorBidi" w:cstheme="majorBidi"/>
          <w:color w:val="000000"/>
          <w:sz w:val="24"/>
          <w:szCs w:val="24"/>
        </w:rPr>
        <w:t xml:space="preserve">menurut </w:t>
      </w:r>
      <w:r w:rsidR="00AE129E" w:rsidRPr="00AE129E">
        <w:rPr>
          <w:rFonts w:asciiTheme="majorBidi" w:hAnsiTheme="majorBidi" w:cstheme="majorBidi"/>
          <w:color w:val="000000"/>
          <w:sz w:val="24"/>
          <w:szCs w:val="24"/>
        </w:rPr>
        <w:t xml:space="preserve">penelitian </w:t>
      </w:r>
      <w:r w:rsidR="00AE129E">
        <w:rPr>
          <w:rFonts w:asciiTheme="majorBidi" w:hAnsiTheme="majorBidi" w:cstheme="majorBidi"/>
          <w:color w:val="000000"/>
          <w:sz w:val="24"/>
          <w:szCs w:val="24"/>
        </w:rPr>
        <w:t xml:space="preserve">yang dilakukan oleh </w:t>
      </w:r>
      <w:r w:rsidR="00AE129E">
        <w:rPr>
          <w:rFonts w:asciiTheme="majorBidi" w:hAnsiTheme="majorBidi" w:cstheme="majorBidi"/>
          <w:color w:val="000000"/>
          <w:sz w:val="24"/>
          <w:szCs w:val="24"/>
        </w:rPr>
        <w:fldChar w:fldCharType="begin" w:fldLock="1"/>
      </w:r>
      <w:r w:rsidR="001C6415">
        <w:rPr>
          <w:rFonts w:asciiTheme="majorBidi" w:hAnsiTheme="majorBidi" w:cstheme="majorBidi"/>
          <w:color w:val="000000"/>
          <w:sz w:val="24"/>
          <w:szCs w:val="24"/>
        </w:rPr>
        <w:instrText>ADDIN CSL_CITATION {"citationItems":[{"id":"ITEM-1","itemData":{"DOI":"10.52380/mojet.2022.10.2.275","abstract":"The aim of this study is determining the expectations of high school students about the use of technology in education and their views on whether these expectations were met or not. The study was designed as a case study. In the study, embedded single-case design, which is one of the designs of case study, was used. The participants of the study consisted of 100 students in the 9th-10th-11th and 12th grades of a high school in Mersin in the spring semester of the 2018-2019 academic year. Research data were obtained by using interview method. Content analysis was used in the analysis of the data obtained. According to the findings obtained from the research, it is seen that ; hardware and software inadequacy, lack of knowledge and negative attitudes of teachers about the integration of technology into education, and restrictions imposed on students are considered by generation Z high school students as factors that negatively affect the use of technology in education. Students evaluated the use of technology in education by considering its positive and negative effects. Considering the positive effects, the use of technology increases students' interest in the lesson, enables them to learn easily, increases their technology use skills, and provides easier and faster access to more information. All of the students recommend the use of technology in all lessons. They stated that for this, there should be content prepared for each lesson. The students compared their teachers with themselves on the use of technology and characterized them as older and less knowledgeable. In this case, they think that teachers should be trained on the use of technology.","author":[{"dropping-particle":"","family":"YALÇIN İNCİK","given":"Eda","non-dropping-particle":"","parse-names":false,"suffix":""}],"container-title":"Malaysian Online Journal of Educational Technology","id":"ITEM-1","issue":"2","issued":{"date-parts":[["2022"]]},"page":"109-124","title":"Generation Z Students’ Views on Technology in Education: What They Want What They Get","type":"article-journal","volume":"10"},"uris":["http://www.mendeley.com/documents/?uuid=6ccf8f11-58f3-42db-bb0b-26a94e3e1955"]}],"mendeley":{"formattedCitation":"(YALÇIN İNCİK 2022)","manualFormatting":"(YALÇIN, 2022)","plainTextFormattedCitation":"(YALÇIN İNCİK 2022)","previouslyFormattedCitation":"(YALÇIN İNCİK 2022)"},"properties":{"noteIndex":0},"schema":"https://github.com/citation-style-language/schema/raw/master/csl-citation.json"}</w:instrText>
      </w:r>
      <w:r w:rsidR="00AE129E">
        <w:rPr>
          <w:rFonts w:asciiTheme="majorBidi" w:hAnsiTheme="majorBidi" w:cstheme="majorBidi"/>
          <w:color w:val="000000"/>
          <w:sz w:val="24"/>
          <w:szCs w:val="24"/>
        </w:rPr>
        <w:fldChar w:fldCharType="separate"/>
      </w:r>
      <w:r w:rsidR="00AE129E" w:rsidRPr="00AE129E">
        <w:rPr>
          <w:rFonts w:asciiTheme="majorBidi" w:hAnsiTheme="majorBidi" w:cstheme="majorBidi"/>
          <w:noProof/>
          <w:color w:val="000000"/>
          <w:sz w:val="24"/>
          <w:szCs w:val="24"/>
        </w:rPr>
        <w:t>(YALÇIN</w:t>
      </w:r>
      <w:r w:rsidR="00AE129E">
        <w:rPr>
          <w:rFonts w:asciiTheme="majorBidi" w:hAnsiTheme="majorBidi" w:cstheme="majorBidi"/>
          <w:noProof/>
          <w:color w:val="000000"/>
          <w:sz w:val="24"/>
          <w:szCs w:val="24"/>
        </w:rPr>
        <w:t xml:space="preserve">, </w:t>
      </w:r>
      <w:r w:rsidR="00AE129E" w:rsidRPr="00AE129E">
        <w:rPr>
          <w:rFonts w:asciiTheme="majorBidi" w:hAnsiTheme="majorBidi" w:cstheme="majorBidi"/>
          <w:noProof/>
          <w:color w:val="000000"/>
          <w:sz w:val="24"/>
          <w:szCs w:val="24"/>
        </w:rPr>
        <w:t>2022)</w:t>
      </w:r>
      <w:r w:rsidR="00AE129E">
        <w:rPr>
          <w:rFonts w:asciiTheme="majorBidi" w:hAnsiTheme="majorBidi" w:cstheme="majorBidi"/>
          <w:color w:val="000000"/>
          <w:sz w:val="24"/>
          <w:szCs w:val="24"/>
        </w:rPr>
        <w:fldChar w:fldCharType="end"/>
      </w:r>
      <w:r w:rsidR="00AE129E" w:rsidRPr="00AE129E">
        <w:rPr>
          <w:rFonts w:asciiTheme="majorBidi" w:hAnsiTheme="majorBidi" w:cstheme="majorBidi"/>
          <w:color w:val="000000"/>
          <w:sz w:val="24"/>
          <w:szCs w:val="24"/>
        </w:rPr>
        <w:t xml:space="preserve"> siswa Generasi Z mengharapkan integrasi teknologi dalam </w:t>
      </w:r>
      <w:r w:rsidR="00E76128">
        <w:rPr>
          <w:rFonts w:asciiTheme="majorBidi" w:hAnsiTheme="majorBidi" w:cstheme="majorBidi"/>
          <w:color w:val="000000"/>
          <w:sz w:val="24"/>
          <w:szCs w:val="24"/>
        </w:rPr>
        <w:t xml:space="preserve">proses </w:t>
      </w:r>
      <w:r w:rsidR="00AE129E" w:rsidRPr="00AE129E">
        <w:rPr>
          <w:rFonts w:asciiTheme="majorBidi" w:hAnsiTheme="majorBidi" w:cstheme="majorBidi"/>
          <w:color w:val="000000"/>
          <w:sz w:val="24"/>
          <w:szCs w:val="24"/>
        </w:rPr>
        <w:t>pe</w:t>
      </w:r>
      <w:r w:rsidR="00E76128">
        <w:rPr>
          <w:rFonts w:asciiTheme="majorBidi" w:hAnsiTheme="majorBidi" w:cstheme="majorBidi"/>
          <w:color w:val="000000"/>
          <w:sz w:val="24"/>
          <w:szCs w:val="24"/>
        </w:rPr>
        <w:t>mbelajaran</w:t>
      </w:r>
      <w:r w:rsidR="00AE129E" w:rsidRPr="00AE129E">
        <w:rPr>
          <w:rFonts w:asciiTheme="majorBidi" w:hAnsiTheme="majorBidi" w:cstheme="majorBidi"/>
          <w:color w:val="000000"/>
          <w:sz w:val="24"/>
          <w:szCs w:val="24"/>
        </w:rPr>
        <w:t xml:space="preserve"> dan merasa kurang puas jika </w:t>
      </w:r>
      <w:r w:rsidR="00E76128">
        <w:rPr>
          <w:rFonts w:asciiTheme="majorBidi" w:hAnsiTheme="majorBidi" w:cstheme="majorBidi"/>
          <w:color w:val="000000"/>
          <w:sz w:val="24"/>
          <w:szCs w:val="24"/>
        </w:rPr>
        <w:t>metode yang digunakan bersifat pasif atau konvensional</w:t>
      </w:r>
    </w:p>
    <w:p w14:paraId="4359EA4F" w14:textId="30D6EA13" w:rsidR="002B737C" w:rsidRDefault="002B737C" w:rsidP="00C763FE">
      <w:pPr>
        <w:pStyle w:val="ListParagraph"/>
        <w:ind w:leftChars="0" w:left="284" w:firstLineChars="0" w:firstLine="567"/>
        <w:jc w:val="both"/>
        <w:rPr>
          <w:rFonts w:asciiTheme="majorBidi" w:hAnsiTheme="majorBidi" w:cstheme="majorBidi"/>
          <w:color w:val="000000"/>
          <w:sz w:val="24"/>
          <w:szCs w:val="24"/>
        </w:rPr>
      </w:pPr>
      <w:r w:rsidRPr="002B737C">
        <w:rPr>
          <w:rFonts w:asciiTheme="majorBidi" w:hAnsiTheme="majorBidi" w:cstheme="majorBidi"/>
          <w:color w:val="000000"/>
          <w:sz w:val="24"/>
          <w:szCs w:val="24"/>
        </w:rPr>
        <w:t>Rendahnya minat siswa terhadap metode pembelajaran konvensional memberikan implikasi pada perlunya inovasi strategi pembelajaran, khususnya dalam mata pelajaran PAI. Guru diharapkan mampu mengombinasikan metode ceramah dengan pendekatan yang lebih partisipatif, visual, dan berbasis teknologi agar pembelajaran menjadi lebih menarik dan bermakna. Dengan demikian, pemahaman dan keterlibatan siswa dalam pelajaran PAI dapat meningkat secara signifikan.</w:t>
      </w:r>
    </w:p>
    <w:p w14:paraId="3B43DFDD" w14:textId="77777777" w:rsidR="00C763FE" w:rsidRDefault="00C763FE" w:rsidP="00C763FE">
      <w:pPr>
        <w:pStyle w:val="ListParagraph"/>
        <w:ind w:leftChars="0" w:left="284" w:firstLineChars="0" w:firstLine="567"/>
        <w:jc w:val="both"/>
        <w:rPr>
          <w:rFonts w:asciiTheme="majorBidi" w:hAnsiTheme="majorBidi" w:cstheme="majorBidi"/>
          <w:color w:val="000000"/>
          <w:sz w:val="24"/>
          <w:szCs w:val="24"/>
        </w:rPr>
      </w:pPr>
    </w:p>
    <w:p w14:paraId="539E5F7E" w14:textId="77777777" w:rsidR="00C763FE" w:rsidRPr="00C763FE" w:rsidRDefault="00C763FE" w:rsidP="00C763FE">
      <w:pPr>
        <w:pStyle w:val="ListParagraph"/>
        <w:ind w:leftChars="0" w:left="284" w:firstLineChars="0" w:firstLine="567"/>
        <w:jc w:val="both"/>
        <w:rPr>
          <w:rFonts w:asciiTheme="majorBidi" w:hAnsiTheme="majorBidi" w:cstheme="majorBidi"/>
          <w:color w:val="000000"/>
          <w:sz w:val="24"/>
          <w:szCs w:val="24"/>
        </w:rPr>
      </w:pPr>
    </w:p>
    <w:p w14:paraId="113F1CB0" w14:textId="7FBE533C" w:rsidR="009150F8" w:rsidRPr="00F702FB" w:rsidRDefault="008A65DF" w:rsidP="008A65DF">
      <w:pPr>
        <w:pStyle w:val="ListParagraph"/>
        <w:numPr>
          <w:ilvl w:val="0"/>
          <w:numId w:val="8"/>
        </w:numPr>
        <w:ind w:leftChars="0" w:left="284" w:firstLineChars="0" w:hanging="284"/>
        <w:jc w:val="both"/>
        <w:rPr>
          <w:rFonts w:asciiTheme="majorBidi" w:hAnsiTheme="majorBidi" w:cstheme="majorBidi"/>
          <w:b/>
          <w:bCs/>
          <w:color w:val="000000"/>
          <w:sz w:val="24"/>
          <w:szCs w:val="24"/>
          <w:lang w:val="id-ID"/>
        </w:rPr>
      </w:pPr>
      <w:r w:rsidRPr="008A65DF">
        <w:rPr>
          <w:rFonts w:asciiTheme="majorBidi" w:hAnsiTheme="majorBidi" w:cstheme="majorBidi"/>
          <w:b/>
          <w:bCs/>
          <w:sz w:val="24"/>
          <w:szCs w:val="24"/>
        </w:rPr>
        <w:t>Paparan Konten Keagamaan yang Radikal dan Liberal</w:t>
      </w:r>
    </w:p>
    <w:p w14:paraId="3E484CCF" w14:textId="50A2C1A4" w:rsidR="00F702FB" w:rsidRDefault="00F702FB" w:rsidP="00F702FB">
      <w:pPr>
        <w:pStyle w:val="ListParagraph"/>
        <w:ind w:leftChars="0" w:left="284" w:firstLineChars="0" w:firstLine="567"/>
        <w:jc w:val="both"/>
        <w:rPr>
          <w:rFonts w:asciiTheme="majorBidi" w:hAnsiTheme="majorBidi" w:cstheme="majorBidi"/>
          <w:sz w:val="24"/>
          <w:szCs w:val="24"/>
        </w:rPr>
      </w:pPr>
      <w:r w:rsidRPr="00F702FB">
        <w:rPr>
          <w:rFonts w:asciiTheme="majorBidi" w:hAnsiTheme="majorBidi" w:cstheme="majorBidi"/>
          <w:sz w:val="24"/>
          <w:szCs w:val="24"/>
        </w:rPr>
        <w:lastRenderedPageBreak/>
        <w:t xml:space="preserve">Berdasarkan </w:t>
      </w:r>
      <w:r>
        <w:rPr>
          <w:rFonts w:asciiTheme="majorBidi" w:hAnsiTheme="majorBidi" w:cstheme="majorBidi"/>
          <w:sz w:val="24"/>
          <w:szCs w:val="24"/>
        </w:rPr>
        <w:t>hasil observasi dan wawancara di SMK NU Sunan Ampel Poncokusumo, siswa generasi Z memiliki akses yang luas</w:t>
      </w:r>
      <w:r w:rsidRPr="00F702FB">
        <w:t xml:space="preserve"> </w:t>
      </w:r>
      <w:r w:rsidRPr="00F702FB">
        <w:rPr>
          <w:rFonts w:asciiTheme="majorBidi" w:hAnsiTheme="majorBidi" w:cstheme="majorBidi"/>
          <w:sz w:val="24"/>
          <w:szCs w:val="24"/>
        </w:rPr>
        <w:t>terhadap berbagai konten keagamaan melalui internet dan media sosial. Beberapa siswa mengungkapkan bahwa mereka sering menonton video ceramah keagamaan di platform seperti YouTube dan mengikuti diskusi keagamaan di grup WhatsApp atau Telegram.</w:t>
      </w:r>
      <w:r>
        <w:rPr>
          <w:rFonts w:asciiTheme="majorBidi" w:hAnsiTheme="majorBidi" w:cstheme="majorBidi"/>
          <w:sz w:val="24"/>
          <w:szCs w:val="24"/>
        </w:rPr>
        <w:t xml:space="preserve"> </w:t>
      </w:r>
      <w:r w:rsidRPr="00F702FB">
        <w:rPr>
          <w:rFonts w:asciiTheme="majorBidi" w:hAnsiTheme="majorBidi" w:cstheme="majorBidi"/>
          <w:sz w:val="24"/>
          <w:szCs w:val="24"/>
        </w:rPr>
        <w:t>Namun, tidak semua konten tersebut berasal dari sumber yang kredibel; sebagian mengandung narasi yang cenderung radikal atau liberal. Guru PAI di sekolah tersebut menyatakan kekhawatiran bahwa beberapa siswa mulai menunjukkan sikap eksklusif, seperti mudah mengkafirkan kelompok lain atau menolak pandangan keagamaan yang berbeda.</w:t>
      </w:r>
    </w:p>
    <w:p w14:paraId="76721978" w14:textId="2DAB6DE4" w:rsidR="006D02F3" w:rsidRDefault="006D02F3" w:rsidP="003F14C0">
      <w:pPr>
        <w:pStyle w:val="ListParagraph"/>
        <w:ind w:leftChars="0" w:left="284" w:firstLineChars="0" w:firstLine="567"/>
        <w:jc w:val="both"/>
        <w:rPr>
          <w:rFonts w:asciiTheme="majorBidi" w:hAnsiTheme="majorBidi" w:cstheme="majorBidi"/>
          <w:color w:val="000000"/>
          <w:sz w:val="24"/>
          <w:szCs w:val="24"/>
        </w:rPr>
      </w:pPr>
      <w:r w:rsidRPr="006D02F3">
        <w:rPr>
          <w:rFonts w:asciiTheme="majorBidi" w:hAnsiTheme="majorBidi" w:cstheme="majorBidi"/>
          <w:color w:val="000000"/>
          <w:sz w:val="24"/>
          <w:szCs w:val="24"/>
        </w:rPr>
        <w:t xml:space="preserve">Fenomena paparan konten keagamaan yang radikal dan liberal di kalangan siswa sejalan dengan berbagai </w:t>
      </w:r>
      <w:r>
        <w:rPr>
          <w:rFonts w:asciiTheme="majorBidi" w:hAnsiTheme="majorBidi" w:cstheme="majorBidi"/>
          <w:color w:val="000000"/>
          <w:sz w:val="24"/>
          <w:szCs w:val="24"/>
        </w:rPr>
        <w:t xml:space="preserve">hasil </w:t>
      </w:r>
      <w:r w:rsidRPr="006D02F3">
        <w:rPr>
          <w:rFonts w:asciiTheme="majorBidi" w:hAnsiTheme="majorBidi" w:cstheme="majorBidi"/>
          <w:color w:val="000000"/>
          <w:sz w:val="24"/>
          <w:szCs w:val="24"/>
        </w:rPr>
        <w:t>penelitian ter</w:t>
      </w:r>
      <w:r>
        <w:rPr>
          <w:rFonts w:asciiTheme="majorBidi" w:hAnsiTheme="majorBidi" w:cstheme="majorBidi"/>
          <w:color w:val="000000"/>
          <w:sz w:val="24"/>
          <w:szCs w:val="24"/>
        </w:rPr>
        <w:t>baru</w:t>
      </w:r>
      <w:r w:rsidRPr="006D02F3">
        <w:rPr>
          <w:rFonts w:asciiTheme="majorBidi" w:hAnsiTheme="majorBidi" w:cstheme="majorBidi"/>
          <w:color w:val="000000"/>
          <w:sz w:val="24"/>
          <w:szCs w:val="24"/>
        </w:rPr>
        <w:t xml:space="preserve"> yang menunjukkan bahwa media sosial menjadi </w:t>
      </w:r>
      <w:r>
        <w:rPr>
          <w:rFonts w:asciiTheme="majorBidi" w:hAnsiTheme="majorBidi" w:cstheme="majorBidi"/>
          <w:color w:val="000000"/>
          <w:sz w:val="24"/>
          <w:szCs w:val="24"/>
        </w:rPr>
        <w:t>alat yang efektif untuk menyebarkan</w:t>
      </w:r>
      <w:r w:rsidRPr="006D02F3">
        <w:rPr>
          <w:rFonts w:asciiTheme="majorBidi" w:hAnsiTheme="majorBidi" w:cstheme="majorBidi"/>
          <w:color w:val="000000"/>
          <w:sz w:val="24"/>
          <w:szCs w:val="24"/>
        </w:rPr>
        <w:t xml:space="preserve"> ideologi radikal. </w:t>
      </w:r>
      <w:r w:rsidR="001C6415">
        <w:rPr>
          <w:rFonts w:asciiTheme="majorBidi" w:hAnsiTheme="majorBidi" w:cstheme="majorBidi"/>
          <w:color w:val="000000"/>
          <w:sz w:val="24"/>
          <w:szCs w:val="24"/>
        </w:rPr>
        <w:fldChar w:fldCharType="begin" w:fldLock="1"/>
      </w:r>
      <w:r w:rsidR="005F4D1A">
        <w:rPr>
          <w:rFonts w:asciiTheme="majorBidi" w:hAnsiTheme="majorBidi" w:cstheme="majorBidi"/>
          <w:color w:val="000000"/>
          <w:sz w:val="24"/>
          <w:szCs w:val="24"/>
        </w:rPr>
        <w:instrText>ADDIN CSL_CITATION {"citationItems":[{"id":"ITEM-1","itemData":{"DOI":"10.56799/jceki.v2i1.1173","ISSN":"2828-5271","abstract":"Media online maupun media sosial online dapat menunjang terjadinya radikalisasi. Sebagian besar kelompok teroris memfokuskan kegiatan mereka pada ranah aktivisme seperti : publisitas, penyebaran propaganda, perekrutan, pengembangan jaringan (Networking), dan mobilisasi, sehingga media sosial digunakan sebagai alat untuk meradikalisasi oleh individu maupun kelompok untuk perubahan politis dan sosial khususnya bagi kalangan remaja dan generasi muda. Media sosial yang efektif dapat menghubungkan orang-orang dengan sumber informasi yang berbeda-beda serta membuat individu seolah terlibat langsung dalam suatu kejadian. Selain itu media sosial dapat meningkatkan reaksi emosional agar terlibat dan menjadi pendukung gerakan radikal.","author":[{"dropping-particle":"","family":"Andy Sanjaya M","given":"","non-dropping-particle":"","parse-names":false,"suffix":""},{"dropping-particle":"","family":"Rahmat Dwi Putranto","given":"","non-dropping-particle":"","parse-names":false,"suffix":""}],"container-title":"J-CEKI : Jurnal Cendekia Ilmiah","id":"ITEM-1","issue":"1","issued":{"date-parts":[["2022","12","21"]]},"page":"63-69","title":"Upaya Pencegahan Radikalisme Melalui Media Sosial Di Kalangan Remaja","type":"article-journal","volume":"2"},"uris":["http://www.mendeley.com/documents/?uuid=1d939c40-3407-4702-a7b4-9acc21cadc58"]}],"mendeley":{"formattedCitation":"(Andy Sanjaya M and Rahmat Dwi Putranto 2022)","manualFormatting":"(Andy, 2022)","plainTextFormattedCitation":"(Andy Sanjaya M and Rahmat Dwi Putranto 2022)","previouslyFormattedCitation":"(Andy Sanjaya M and Rahmat Dwi Putranto 2022)"},"properties":{"noteIndex":0},"schema":"https://github.com/citation-style-language/schema/raw/master/csl-citation.json"}</w:instrText>
      </w:r>
      <w:r w:rsidR="001C6415">
        <w:rPr>
          <w:rFonts w:asciiTheme="majorBidi" w:hAnsiTheme="majorBidi" w:cstheme="majorBidi"/>
          <w:color w:val="000000"/>
          <w:sz w:val="24"/>
          <w:szCs w:val="24"/>
        </w:rPr>
        <w:fldChar w:fldCharType="separate"/>
      </w:r>
      <w:r w:rsidR="001C6415" w:rsidRPr="001C6415">
        <w:rPr>
          <w:rFonts w:asciiTheme="majorBidi" w:hAnsiTheme="majorBidi" w:cstheme="majorBidi"/>
          <w:noProof/>
          <w:color w:val="000000"/>
          <w:sz w:val="24"/>
          <w:szCs w:val="24"/>
        </w:rPr>
        <w:t>(Andy</w:t>
      </w:r>
      <w:r w:rsidR="001C6415">
        <w:rPr>
          <w:rFonts w:asciiTheme="majorBidi" w:hAnsiTheme="majorBidi" w:cstheme="majorBidi"/>
          <w:noProof/>
          <w:color w:val="000000"/>
          <w:sz w:val="24"/>
          <w:szCs w:val="24"/>
        </w:rPr>
        <w:t>,</w:t>
      </w:r>
      <w:r w:rsidR="001C6415" w:rsidRPr="001C6415">
        <w:rPr>
          <w:rFonts w:asciiTheme="majorBidi" w:hAnsiTheme="majorBidi" w:cstheme="majorBidi"/>
          <w:noProof/>
          <w:color w:val="000000"/>
          <w:sz w:val="24"/>
          <w:szCs w:val="24"/>
        </w:rPr>
        <w:t xml:space="preserve"> 2022)</w:t>
      </w:r>
      <w:r w:rsidR="001C6415">
        <w:rPr>
          <w:rFonts w:asciiTheme="majorBidi" w:hAnsiTheme="majorBidi" w:cstheme="majorBidi"/>
          <w:color w:val="000000"/>
          <w:sz w:val="24"/>
          <w:szCs w:val="24"/>
        </w:rPr>
        <w:fldChar w:fldCharType="end"/>
      </w:r>
      <w:r w:rsidR="001C6415">
        <w:rPr>
          <w:rFonts w:asciiTheme="majorBidi" w:hAnsiTheme="majorBidi" w:cstheme="majorBidi"/>
          <w:color w:val="000000"/>
          <w:sz w:val="24"/>
          <w:szCs w:val="24"/>
        </w:rPr>
        <w:t xml:space="preserve"> </w:t>
      </w:r>
      <w:r w:rsidRPr="006D02F3">
        <w:rPr>
          <w:rFonts w:asciiTheme="majorBidi" w:hAnsiTheme="majorBidi" w:cstheme="majorBidi"/>
          <w:color w:val="000000"/>
          <w:sz w:val="24"/>
          <w:szCs w:val="24"/>
        </w:rPr>
        <w:t xml:space="preserve">menjelaskan bahwa kelompok radikal secara aktif memanfaatkan media sosial untuk menyebarkan propaganda, merekrut anggota, serta melakukan mobilisasi, khususnya di kalangan remaja yang rentan terhadap pengaruh tersebut. Dalam konteks literasi digital, </w:t>
      </w:r>
      <w:r w:rsidR="005F4D1A">
        <w:rPr>
          <w:rFonts w:asciiTheme="majorBidi" w:hAnsiTheme="majorBidi" w:cstheme="majorBidi"/>
          <w:color w:val="000000"/>
          <w:sz w:val="24"/>
          <w:szCs w:val="24"/>
        </w:rPr>
        <w:fldChar w:fldCharType="begin" w:fldLock="1"/>
      </w:r>
      <w:r w:rsidR="003F14C0">
        <w:rPr>
          <w:rFonts w:asciiTheme="majorBidi" w:hAnsiTheme="majorBidi" w:cstheme="majorBidi"/>
          <w:color w:val="000000"/>
          <w:sz w:val="24"/>
          <w:szCs w:val="24"/>
        </w:rPr>
        <w:instrText>ADDIN CSL_CITATION {"citationItems":[{"id":"ITEM-1","itemData":{"abstract":"… bagaimana literasi digital khalayak Aceh dalam konteks isu radikalisme dalam menggunakan media sosial. Teori yang digunakan dalam penelitian ini adalah konsep literasi digital dan …","author":[{"dropping-particle":"","family":"Maulina","given":"P","non-dropping-particle":"","parse-names":false,"suffix":""},{"dropping-particle":"","family":"Nafisah","given":"R","non-dropping-particle":"","parse-names":false,"suffix":""},{"dropping-particle":"","family":"Lestari","given":"R","non-dropping-particle":"","parse-names":false,"suffix":""}],"container-title":"Teungku: Jurnal Islam …","id":"ITEM-1","issued":{"date-parts":[["2022"]]},"page":"47-68","title":"Literasi Digital Masyarakat Aceh dalam Menggunakan Media Sosial Terhadap Isu-Isu Radikalisme","type":"article-journal"},"uris":["http://www.mendeley.com/documents/?uuid=1e15ec23-bf2b-4225-a632-69d208890459"]}],"mendeley":{"formattedCitation":"(Maulina, Nafisah, and Lestari 2022)","manualFormatting":"(Maulina, 2022)","plainTextFormattedCitation":"(Maulina, Nafisah, and Lestari 2022)","previouslyFormattedCitation":"(Maulina, Nafisah, and Lestari 2022)"},"properties":{"noteIndex":0},"schema":"https://github.com/citation-style-language/schema/raw/master/csl-citation.json"}</w:instrText>
      </w:r>
      <w:r w:rsidR="005F4D1A">
        <w:rPr>
          <w:rFonts w:asciiTheme="majorBidi" w:hAnsiTheme="majorBidi" w:cstheme="majorBidi"/>
          <w:color w:val="000000"/>
          <w:sz w:val="24"/>
          <w:szCs w:val="24"/>
        </w:rPr>
        <w:fldChar w:fldCharType="separate"/>
      </w:r>
      <w:r w:rsidR="005F4D1A" w:rsidRPr="005F4D1A">
        <w:rPr>
          <w:rFonts w:asciiTheme="majorBidi" w:hAnsiTheme="majorBidi" w:cstheme="majorBidi"/>
          <w:noProof/>
          <w:color w:val="000000"/>
          <w:sz w:val="24"/>
          <w:szCs w:val="24"/>
        </w:rPr>
        <w:t>(Maulina, 2022)</w:t>
      </w:r>
      <w:r w:rsidR="005F4D1A">
        <w:rPr>
          <w:rFonts w:asciiTheme="majorBidi" w:hAnsiTheme="majorBidi" w:cstheme="majorBidi"/>
          <w:color w:val="000000"/>
          <w:sz w:val="24"/>
          <w:szCs w:val="24"/>
        </w:rPr>
        <w:fldChar w:fldCharType="end"/>
      </w:r>
      <w:r w:rsidR="005F4D1A">
        <w:rPr>
          <w:rFonts w:asciiTheme="majorBidi" w:hAnsiTheme="majorBidi" w:cstheme="majorBidi"/>
          <w:color w:val="000000"/>
          <w:sz w:val="24"/>
          <w:szCs w:val="24"/>
        </w:rPr>
        <w:t xml:space="preserve"> </w:t>
      </w:r>
      <w:r w:rsidRPr="006D02F3">
        <w:rPr>
          <w:rFonts w:asciiTheme="majorBidi" w:hAnsiTheme="majorBidi" w:cstheme="majorBidi"/>
          <w:color w:val="000000"/>
          <w:sz w:val="24"/>
          <w:szCs w:val="24"/>
        </w:rPr>
        <w:t xml:space="preserve">mengungkapkan bahwa meskipun pengguna media sosial, termasuk siswa, telah memiliki keterampilan dasar dalam mengakses teknologi, namun pemahaman kritis terhadap konten bermuatan radikal masih tergolong rendah. Hal ini menunjukkan perlunya peningkatan literasi digital yang tidak hanya fokus pada aspek teknis, tetapi juga penguatan daya nalar kritis terhadap informasi keagamaan yang beredar. Sementara itu, </w:t>
      </w:r>
      <w:r w:rsidR="003F14C0">
        <w:rPr>
          <w:rFonts w:asciiTheme="majorBidi" w:hAnsiTheme="majorBidi" w:cstheme="majorBidi"/>
          <w:color w:val="000000"/>
          <w:sz w:val="24"/>
          <w:szCs w:val="24"/>
        </w:rPr>
        <w:fldChar w:fldCharType="begin" w:fldLock="1"/>
      </w:r>
      <w:r w:rsidR="00F36057">
        <w:rPr>
          <w:rFonts w:asciiTheme="majorBidi" w:hAnsiTheme="majorBidi" w:cstheme="majorBidi"/>
          <w:color w:val="000000"/>
          <w:sz w:val="24"/>
          <w:szCs w:val="24"/>
        </w:rPr>
        <w:instrText>ADDIN CSL_CITATION {"citationItems":[{"id":"ITEM-1","itemData":{"author":[{"dropping-particle":"","family":"Hadiningrat","given":"Wahyu","non-dropping-particle":"","parse-names":false,"suffix":""},{"dropping-particle":"","family":"Wibowo","given":"Kurniawan Tri","non-dropping-particle":"","parse-names":false,"suffix":""}],"container-title":"Jurnal Hukum Lex Generalis","id":"ITEM-1","issue":"2","issued":{"date-parts":[["2023"]]},"page":"121-141","title":"Penanggulangan Penyebaran Radikalisme Melalui Media Sosial Dalam Hukum Pidana Indonesia","type":"article-journal","volume":"2"},"uris":["http://www.mendeley.com/documents/?uuid=dda36e17-e491-4159-b559-867c0bb3fff6"]}],"mendeley":{"formattedCitation":"(Hadiningrat and Wibowo 2023)","manualFormatting":"(Hadiningrat, 2023)","plainTextFormattedCitation":"(Hadiningrat and Wibowo 2023)","previouslyFormattedCitation":"(Hadiningrat and Wibowo 2023)"},"properties":{"noteIndex":0},"schema":"https://github.com/citation-style-language/schema/raw/master/csl-citation.json"}</w:instrText>
      </w:r>
      <w:r w:rsidR="003F14C0">
        <w:rPr>
          <w:rFonts w:asciiTheme="majorBidi" w:hAnsiTheme="majorBidi" w:cstheme="majorBidi"/>
          <w:color w:val="000000"/>
          <w:sz w:val="24"/>
          <w:szCs w:val="24"/>
        </w:rPr>
        <w:fldChar w:fldCharType="separate"/>
      </w:r>
      <w:r w:rsidR="003F14C0" w:rsidRPr="003F14C0">
        <w:rPr>
          <w:rFonts w:asciiTheme="majorBidi" w:hAnsiTheme="majorBidi" w:cstheme="majorBidi"/>
          <w:noProof/>
          <w:color w:val="000000"/>
          <w:sz w:val="24"/>
          <w:szCs w:val="24"/>
        </w:rPr>
        <w:t>(Hadiningrat</w:t>
      </w:r>
      <w:r w:rsidR="003F14C0">
        <w:rPr>
          <w:rFonts w:asciiTheme="majorBidi" w:hAnsiTheme="majorBidi" w:cstheme="majorBidi"/>
          <w:noProof/>
          <w:color w:val="000000"/>
          <w:sz w:val="24"/>
          <w:szCs w:val="24"/>
        </w:rPr>
        <w:t>,</w:t>
      </w:r>
      <w:r w:rsidR="003F14C0" w:rsidRPr="003F14C0">
        <w:rPr>
          <w:rFonts w:asciiTheme="majorBidi" w:hAnsiTheme="majorBidi" w:cstheme="majorBidi"/>
          <w:noProof/>
          <w:color w:val="000000"/>
          <w:sz w:val="24"/>
          <w:szCs w:val="24"/>
        </w:rPr>
        <w:t xml:space="preserve"> 2023)</w:t>
      </w:r>
      <w:r w:rsidR="003F14C0">
        <w:rPr>
          <w:rFonts w:asciiTheme="majorBidi" w:hAnsiTheme="majorBidi" w:cstheme="majorBidi"/>
          <w:color w:val="000000"/>
          <w:sz w:val="24"/>
          <w:szCs w:val="24"/>
        </w:rPr>
        <w:fldChar w:fldCharType="end"/>
      </w:r>
      <w:r w:rsidR="003F14C0">
        <w:rPr>
          <w:rFonts w:asciiTheme="majorBidi" w:hAnsiTheme="majorBidi" w:cstheme="majorBidi"/>
          <w:color w:val="000000"/>
          <w:sz w:val="24"/>
          <w:szCs w:val="24"/>
        </w:rPr>
        <w:t xml:space="preserve"> </w:t>
      </w:r>
      <w:r w:rsidRPr="006D02F3">
        <w:rPr>
          <w:rFonts w:asciiTheme="majorBidi" w:hAnsiTheme="majorBidi" w:cstheme="majorBidi"/>
          <w:color w:val="000000"/>
          <w:sz w:val="24"/>
          <w:szCs w:val="24"/>
        </w:rPr>
        <w:t>menyoroti bahwa kebijakan hukum pidana di Indonesia belum secara menyeluruh mengatur penyebaran konten radikalisme berbasis digital. Oleh karena itu, dibutuhkan pendekatan hukum yang komprehensif melalui penguatan regulasi, pengawasan konten digital, serta kerja sama multi-pihak untuk menanggulangi penyebaran ideologi ekstrem di ruang maya.</w:t>
      </w:r>
    </w:p>
    <w:p w14:paraId="7ABADA6C" w14:textId="23C3C786" w:rsidR="003F14C0" w:rsidRPr="00F702FB" w:rsidRDefault="003F14C0" w:rsidP="003F14C0">
      <w:pPr>
        <w:pStyle w:val="ListParagraph"/>
        <w:ind w:leftChars="0" w:left="284" w:firstLineChars="0" w:firstLine="567"/>
        <w:jc w:val="both"/>
        <w:rPr>
          <w:rFonts w:asciiTheme="majorBidi" w:hAnsiTheme="majorBidi" w:cstheme="majorBidi"/>
          <w:color w:val="000000"/>
          <w:sz w:val="24"/>
          <w:szCs w:val="24"/>
          <w:lang w:val="id-ID"/>
        </w:rPr>
      </w:pPr>
      <w:r w:rsidRPr="003F14C0">
        <w:rPr>
          <w:rFonts w:asciiTheme="majorBidi" w:hAnsiTheme="majorBidi" w:cstheme="majorBidi"/>
          <w:color w:val="000000"/>
          <w:sz w:val="24"/>
          <w:szCs w:val="24"/>
        </w:rPr>
        <w:t>Paparan terhadap konten keagamaan yang radikal dan liberal menimbulkan tantangan serius bagi guru PAI dalam membentuk pemahaman keagamaan yang moderat di kalangan siswa. Guru perlu meningkatkan literasi digital dan keagamaan mereka untuk dapat mengidentifikasi dan mengcounter narasi yang menyimpang. Selain itu, pendekatan pembelajaran yang integratif dan inklusif, dapat membantu siswa memahami ajaran Islam secara komprehensif dan kontekstual. Dengan demikian, siswa akan lebih mampu menyaring informasi yang mereka terima dan mengembangkan sikap keagamaan yang toleran dan kritis.</w:t>
      </w:r>
    </w:p>
    <w:p w14:paraId="19171CBD" w14:textId="7355EF71" w:rsidR="008A65DF" w:rsidRPr="00F36057" w:rsidRDefault="008A65DF" w:rsidP="008A65DF">
      <w:pPr>
        <w:pStyle w:val="ListParagraph"/>
        <w:numPr>
          <w:ilvl w:val="0"/>
          <w:numId w:val="8"/>
        </w:numPr>
        <w:ind w:leftChars="0" w:left="284" w:firstLineChars="0" w:hanging="284"/>
        <w:jc w:val="both"/>
        <w:rPr>
          <w:rFonts w:asciiTheme="majorBidi" w:hAnsiTheme="majorBidi" w:cstheme="majorBidi"/>
          <w:b/>
          <w:bCs/>
          <w:color w:val="000000"/>
          <w:sz w:val="24"/>
          <w:szCs w:val="24"/>
          <w:lang w:val="id-ID"/>
        </w:rPr>
      </w:pPr>
      <w:r w:rsidRPr="008A65DF">
        <w:rPr>
          <w:rFonts w:asciiTheme="majorBidi" w:hAnsiTheme="majorBidi" w:cstheme="majorBidi"/>
          <w:b/>
          <w:bCs/>
          <w:color w:val="000000"/>
          <w:sz w:val="24"/>
          <w:szCs w:val="24"/>
        </w:rPr>
        <w:t xml:space="preserve">Tantangan </w:t>
      </w:r>
      <w:bookmarkStart w:id="9" w:name="_Hlk198631611"/>
      <w:r w:rsidRPr="008A65DF">
        <w:rPr>
          <w:rFonts w:asciiTheme="majorBidi" w:hAnsiTheme="majorBidi" w:cstheme="majorBidi"/>
          <w:b/>
          <w:bCs/>
          <w:color w:val="000000"/>
          <w:sz w:val="24"/>
          <w:szCs w:val="24"/>
        </w:rPr>
        <w:t>dalam Penerapan Metode Pembelajaran Efektif dan Relevan</w:t>
      </w:r>
    </w:p>
    <w:bookmarkEnd w:id="9"/>
    <w:p w14:paraId="2F56CAB9" w14:textId="37811897" w:rsidR="00114DCA" w:rsidRDefault="00F36057" w:rsidP="00CA1B36">
      <w:pPr>
        <w:pStyle w:val="ListParagraph"/>
        <w:spacing w:after="0"/>
        <w:ind w:leftChars="0" w:left="284" w:firstLineChars="0" w:firstLine="567"/>
        <w:jc w:val="both"/>
        <w:rPr>
          <w:rFonts w:asciiTheme="majorBidi" w:hAnsiTheme="majorBidi" w:cstheme="majorBidi"/>
          <w:color w:val="000000"/>
          <w:sz w:val="24"/>
          <w:szCs w:val="24"/>
          <w:lang w:val="id-ID"/>
        </w:rPr>
      </w:pPr>
      <w:r w:rsidRPr="00F36057">
        <w:rPr>
          <w:rFonts w:asciiTheme="majorBidi" w:hAnsiTheme="majorBidi" w:cstheme="majorBidi"/>
          <w:color w:val="000000"/>
          <w:sz w:val="24"/>
          <w:szCs w:val="24"/>
          <w:lang w:val="id-ID"/>
        </w:rPr>
        <w:t xml:space="preserve">Berdasarkan hasil observasi dan wawancara di SMK NU Sunan Ampel Poncokusumo, guru PAI menghadapi tantangan dalam menerapkan metode pembelajaran yang efektif dan relevan dengan karakteristik siswa generasi Z. Meskipun telah mencoba memanfaatkan berbagai media pembelajaran seperti video, presentasi, dan diskusi kelompok, tidak semua siswa memberikan respons positif. Beberapa siswa merasa bahwa pembelajaran PAI tetap monoton karena tidak menyentuh konteks kehidupan mereka secara nyata. Salah satu guru menyatakan bahwa keterbatasan fasilitas dan kompetensi digital juga menjadi kendala dalam mengembangkan metode pembelajaran yang inovatif dan berbasis teknologi. Guru juga </w:t>
      </w:r>
      <w:r w:rsidRPr="00F36057">
        <w:rPr>
          <w:rFonts w:asciiTheme="majorBidi" w:hAnsiTheme="majorBidi" w:cstheme="majorBidi"/>
          <w:color w:val="000000"/>
          <w:sz w:val="24"/>
          <w:szCs w:val="24"/>
          <w:lang w:val="id-ID"/>
        </w:rPr>
        <w:lastRenderedPageBreak/>
        <w:t>merasa kesulitan menyusun materi yang mampu menjembatani antara nilai-nilai keislaman dan realitas kehidupan remaja masa kini.</w:t>
      </w:r>
    </w:p>
    <w:p w14:paraId="14F032A5" w14:textId="1627CD73" w:rsidR="00114DCA" w:rsidRDefault="00F36057" w:rsidP="00CA1B36">
      <w:pPr>
        <w:pStyle w:val="ListParagraph"/>
        <w:spacing w:after="0"/>
        <w:ind w:leftChars="0" w:left="284" w:firstLineChars="0" w:firstLine="567"/>
        <w:jc w:val="both"/>
        <w:rPr>
          <w:rFonts w:asciiTheme="majorBidi" w:hAnsiTheme="majorBidi" w:cstheme="majorBidi"/>
          <w:color w:val="000000"/>
          <w:sz w:val="24"/>
          <w:szCs w:val="24"/>
          <w:lang w:val="id-ID"/>
        </w:rPr>
      </w:pPr>
      <w:r w:rsidRPr="00114DCA">
        <w:rPr>
          <w:rFonts w:asciiTheme="majorBidi" w:hAnsiTheme="majorBidi" w:cstheme="majorBidi"/>
          <w:color w:val="000000"/>
          <w:sz w:val="24"/>
          <w:szCs w:val="24"/>
          <w:lang w:val="id-ID"/>
        </w:rPr>
        <w:t xml:space="preserve">Berdasarkan keterangan tersebut diperkuat oleh penelitian yang menunjukkan bahwa tantangan utama dalam pembelajaran PAI di era digital adalah rendahnya kompetensi pedagogik dan digital guru dalam mengadaptasi teknologi pendidikan yang sesuai dengan kebutuhan generasi Z. Menurut </w:t>
      </w:r>
      <w:r w:rsidRPr="00114DCA">
        <w:rPr>
          <w:rFonts w:asciiTheme="majorBidi" w:hAnsiTheme="majorBidi" w:cstheme="majorBidi"/>
          <w:color w:val="000000"/>
          <w:sz w:val="24"/>
          <w:szCs w:val="24"/>
          <w:lang w:val="id-ID"/>
        </w:rPr>
        <w:fldChar w:fldCharType="begin" w:fldLock="1"/>
      </w:r>
      <w:r w:rsidR="00114DCA" w:rsidRPr="00114DCA">
        <w:rPr>
          <w:rFonts w:asciiTheme="majorBidi" w:hAnsiTheme="majorBidi" w:cstheme="majorBidi"/>
          <w:color w:val="000000"/>
          <w:sz w:val="24"/>
          <w:szCs w:val="24"/>
          <w:lang w:val="id-ID"/>
        </w:rPr>
        <w:instrText>ADDIN CSL_CITATION {"citationItems":[{"id":"ITEM-1","itemData":{"DOI":"10.31004/jptam.v6i3.4823","ISSN":"2614-3097","abstract":"Kompetensi adalah kemampuan yang harus dimiliki seorang guru dalam menjalankan tugasnya. Di era digital saat ini, guru harus menguasai berbagai cara, teknik, metode, media yang berkaitan dengan digital dalam pembelajaran. Siswa yang aktif dan cepat berdaptasi dengan teknologi di era digital menjadi persoalan besar jika guru tidak mampu mengimbangi dalam menggunakan teknologi pembelajaran. Untuk itu di era digital saat ini, Guru di sekolah membutuhkan kompetensi digital dalam pencapaian hasil belajar yang efektif dan efisien. Artikel ini menggunakan metode penelitian kualitatif deskriptif dengan mengumpulkan berbagai literature. Tujuan dari penelitian ini adalah menguraikan kompetensi digital yang harus dimiliki Guru. Kesimpulannya, dalam keberhasilan kegiatan pembelajaan di era digital, guru harus memiliki kompetensi digital sebagai salah satu solusi dalam menghadapi tantangan pembelajaran di era digital.","author":[{"dropping-particle":"","family":"Sitompul","given":"Baginda","non-dropping-particle":"","parse-names":false,"suffix":""}],"container-title":"Jurnal Pendidikan Tambusai","id":"ITEM-1","issue":"3","issued":{"date-parts":[["2022","7","24"]]},"page":"13953-13960","title":"Kompetensi Guru dalam Pembelajaran di Era Digital","type":"article-journal","volume":"6"},"uris":["http://www.mendeley.com/documents/?uuid=96622ffb-6e92-4bce-9463-ce2962dfacdd"]}],"mendeley":{"formattedCitation":"(Sitompul 2022)","plainTextFormattedCitation":"(Sitompul 2022)","previouslyFormattedCitation":"(Sitompul 2022)"},"properties":{"noteIndex":0},"schema":"https://github.com/citation-style-language/schema/raw/master/csl-citation.json"}</w:instrText>
      </w:r>
      <w:r w:rsidRPr="00114DCA">
        <w:rPr>
          <w:rFonts w:asciiTheme="majorBidi" w:hAnsiTheme="majorBidi" w:cstheme="majorBidi"/>
          <w:color w:val="000000"/>
          <w:sz w:val="24"/>
          <w:szCs w:val="24"/>
          <w:lang w:val="id-ID"/>
        </w:rPr>
        <w:fldChar w:fldCharType="separate"/>
      </w:r>
      <w:r w:rsidRPr="00114DCA">
        <w:rPr>
          <w:rFonts w:asciiTheme="majorBidi" w:hAnsiTheme="majorBidi" w:cstheme="majorBidi"/>
          <w:noProof/>
          <w:color w:val="000000"/>
          <w:sz w:val="24"/>
          <w:szCs w:val="24"/>
          <w:lang w:val="id-ID"/>
        </w:rPr>
        <w:t>(Sitompul 2022)</w:t>
      </w:r>
      <w:r w:rsidRPr="00114DCA">
        <w:rPr>
          <w:rFonts w:asciiTheme="majorBidi" w:hAnsiTheme="majorBidi" w:cstheme="majorBidi"/>
          <w:color w:val="000000"/>
          <w:sz w:val="24"/>
          <w:szCs w:val="24"/>
          <w:lang w:val="id-ID"/>
        </w:rPr>
        <w:fldChar w:fldCharType="end"/>
      </w:r>
      <w:r w:rsidRPr="00114DCA">
        <w:rPr>
          <w:rFonts w:asciiTheme="majorBidi" w:hAnsiTheme="majorBidi" w:cstheme="majorBidi"/>
          <w:color w:val="000000"/>
          <w:sz w:val="24"/>
          <w:szCs w:val="24"/>
          <w:lang w:val="id-ID"/>
        </w:rPr>
        <w:t xml:space="preserve">, guru PAI perlu meningkatkan kemampuan dalam memanfaatkan teknologi untuk menciptakan pembelajaran yang menarik dan relevan bagi siswa generasi Z. Selain itu, </w:t>
      </w:r>
      <w:r w:rsidR="00114DCA" w:rsidRPr="00114DCA">
        <w:rPr>
          <w:rFonts w:asciiTheme="majorBidi" w:hAnsiTheme="majorBidi" w:cstheme="majorBidi"/>
          <w:color w:val="000000"/>
          <w:sz w:val="24"/>
          <w:szCs w:val="24"/>
          <w:lang w:val="id-ID"/>
        </w:rPr>
        <w:fldChar w:fldCharType="begin" w:fldLock="1"/>
      </w:r>
      <w:r w:rsidR="003108DF">
        <w:rPr>
          <w:rFonts w:asciiTheme="majorBidi" w:hAnsiTheme="majorBidi" w:cstheme="majorBidi"/>
          <w:color w:val="000000"/>
          <w:sz w:val="24"/>
          <w:szCs w:val="24"/>
          <w:lang w:val="id-ID"/>
        </w:rPr>
        <w:instrText>ADDIN CSL_CITATION {"citationItems":[{"id":"ITEM-1","itemData":{"abstract":"Penelitian ini bertujuan untuk mendeskripasikan tentang Generasi Z, mulai dari definisi, karakteristik, dan model serta metode pembelajaran yang sesuai dengan karakteristik Gen z tersebut. Penelitian ini menggunakan pendekatan kualitatif dengan jenis penelitian penelitian kepustakaan dimana sumber referensi berasal dari jurnal-jurnal penelitian, buku, dan hasil seminar. Hasil penelitian menunjukkan bahwa Generasi Z merupakan generasi yang lahir antara tahun menjelang tahun 2000 sampai 2010. Mereka ini sering disebut sebagai i-Generation. Mereka memiliki karakteristik antara lain: melek kemajuan media dan teknologi, gaya hidup instan, kritis dalam menyikapi informasi baru, senang dengan halhal baru, konsumtif dan produktif, dan bersifat individualistik. Pembelajaran yang sesuai dengan karakteritik Gen Z adalah pembelajaran yang berbasis internet (digitalisasi), sedangkan model pembelajaran yang dapat memacu semangat, inovasi, dan kreativitas mereka adalah model pembelajaran yang berbasis proyek.","author":[{"dropping-particle":"","family":"Iwantoro","given":"","non-dropping-particle":"","parse-names":false,"suffix":""}],"id":"ITEM-1","issue":"1","issued":{"date-parts":[["2023"]]},"page":"57-62","title":"Model Pembelajaran Pendidikan Agama Islam Pada Generasi Z Prosiding Seminar Nasional Teknologi Komputer dan Sains","type":"article-journal","volume":"1"},"uris":["http://www.mendeley.com/documents/?uuid=de3c59f6-bc9a-4860-a185-ad43b380edfe"]}],"mendeley":{"formattedCitation":"(Iwantoro 2023)","manualFormatting":"(Iwantoro, 2023)","plainTextFormattedCitation":"(Iwantoro 2023)","previouslyFormattedCitation":"(Iwantoro 2023)"},"properties":{"noteIndex":0},"schema":"https://github.com/citation-style-language/schema/raw/master/csl-citation.json"}</w:instrText>
      </w:r>
      <w:r w:rsidR="00114DCA" w:rsidRPr="00114DCA">
        <w:rPr>
          <w:rFonts w:asciiTheme="majorBidi" w:hAnsiTheme="majorBidi" w:cstheme="majorBidi"/>
          <w:color w:val="000000"/>
          <w:sz w:val="24"/>
          <w:szCs w:val="24"/>
          <w:lang w:val="id-ID"/>
        </w:rPr>
        <w:fldChar w:fldCharType="separate"/>
      </w:r>
      <w:r w:rsidR="00114DCA" w:rsidRPr="00114DCA">
        <w:rPr>
          <w:rFonts w:asciiTheme="majorBidi" w:hAnsiTheme="majorBidi" w:cstheme="majorBidi"/>
          <w:noProof/>
          <w:color w:val="000000"/>
          <w:sz w:val="24"/>
          <w:szCs w:val="24"/>
          <w:lang w:val="id-ID"/>
        </w:rPr>
        <w:t>(Iwantoro, 2023)</w:t>
      </w:r>
      <w:r w:rsidR="00114DCA" w:rsidRPr="00114DCA">
        <w:rPr>
          <w:rFonts w:asciiTheme="majorBidi" w:hAnsiTheme="majorBidi" w:cstheme="majorBidi"/>
          <w:color w:val="000000"/>
          <w:sz w:val="24"/>
          <w:szCs w:val="24"/>
          <w:lang w:val="id-ID"/>
        </w:rPr>
        <w:fldChar w:fldCharType="end"/>
      </w:r>
      <w:r w:rsidR="00114DCA" w:rsidRPr="00114DCA">
        <w:rPr>
          <w:rFonts w:asciiTheme="majorBidi" w:hAnsiTheme="majorBidi" w:cstheme="majorBidi"/>
          <w:color w:val="000000"/>
          <w:sz w:val="24"/>
          <w:szCs w:val="24"/>
          <w:lang w:val="id-ID"/>
        </w:rPr>
        <w:t xml:space="preserve"> </w:t>
      </w:r>
      <w:r w:rsidRPr="00114DCA">
        <w:rPr>
          <w:rFonts w:asciiTheme="majorBidi" w:hAnsiTheme="majorBidi" w:cstheme="majorBidi"/>
          <w:color w:val="000000"/>
          <w:sz w:val="24"/>
          <w:szCs w:val="24"/>
          <w:lang w:val="id-ID"/>
        </w:rPr>
        <w:t>menekankan bahwa metode ceramah yang masih dominan dalam pembelajaran PAI cenderung tidak relevan dengan karakteristik generasi Z yang lebih menyukai interaksi, kreativitas, dan pembelajaran berbasis pengalaman. Dalam konteks ini, pembelajaran PAI dituntut untuk mampu membangun jembatan antara nilai-nilai keagamaan dengan fenomena sosial dan kultural yang dihadapi siswa sehari-hari, agar lebih kontekstual dan aplikatif.</w:t>
      </w:r>
    </w:p>
    <w:p w14:paraId="3022B959" w14:textId="3DCB1C18" w:rsidR="00F36057" w:rsidRPr="00CA1B36" w:rsidRDefault="00114DCA" w:rsidP="00CA1B36">
      <w:pPr>
        <w:pStyle w:val="ListParagraph"/>
        <w:spacing w:after="0"/>
        <w:ind w:leftChars="0" w:left="284" w:firstLineChars="0" w:firstLine="567"/>
        <w:jc w:val="both"/>
        <w:rPr>
          <w:rFonts w:asciiTheme="majorBidi" w:hAnsiTheme="majorBidi" w:cstheme="majorBidi"/>
          <w:color w:val="000000"/>
          <w:sz w:val="24"/>
          <w:szCs w:val="24"/>
          <w:lang w:val="id-ID"/>
        </w:rPr>
      </w:pPr>
      <w:r w:rsidRPr="00114DCA">
        <w:rPr>
          <w:rFonts w:asciiTheme="majorBidi" w:hAnsiTheme="majorBidi" w:cstheme="majorBidi"/>
          <w:color w:val="000000"/>
          <w:sz w:val="24"/>
          <w:szCs w:val="24"/>
          <w:lang w:val="id-ID"/>
        </w:rPr>
        <w:t>Tantangan</w:t>
      </w:r>
      <w:r w:rsidRPr="00114DCA">
        <w:rPr>
          <w:lang w:val="id-ID"/>
        </w:rPr>
        <w:t xml:space="preserve"> </w:t>
      </w:r>
      <w:r w:rsidRPr="00114DCA">
        <w:rPr>
          <w:rFonts w:asciiTheme="majorBidi" w:hAnsiTheme="majorBidi" w:cstheme="majorBidi"/>
          <w:color w:val="000000"/>
          <w:sz w:val="24"/>
          <w:szCs w:val="24"/>
          <w:lang w:val="id-ID"/>
        </w:rPr>
        <w:t xml:space="preserve">dalam Penerapan Metode Pembelajaran Efektif dan Relevan  </w:t>
      </w:r>
      <w:r w:rsidR="00F36057" w:rsidRPr="00114DCA">
        <w:rPr>
          <w:rFonts w:asciiTheme="majorBidi" w:hAnsiTheme="majorBidi" w:cstheme="majorBidi"/>
          <w:color w:val="000000"/>
          <w:sz w:val="24"/>
          <w:szCs w:val="24"/>
          <w:lang w:val="id-ID"/>
        </w:rPr>
        <w:t xml:space="preserve">perlunya pengembangan profesionalisme guru, khususnya dalam pemanfaatan teknologi pendidikan dan pendekatan pedagogik yang adaptif. Guru PAI harus mampu mendesain pembelajaran yang integratif, kreatif, dan reflektif agar siswa tidak hanya memahami materi secara kognitif, tetapi juga merasakan relevansi nilai-nilai agama dalam kehidupan mereka. </w:t>
      </w:r>
      <w:r w:rsidR="00CA1B36" w:rsidRPr="00CA1B36">
        <w:rPr>
          <w:rFonts w:asciiTheme="majorBidi" w:hAnsiTheme="majorBidi" w:cstheme="majorBidi"/>
          <w:color w:val="000000"/>
          <w:sz w:val="24"/>
          <w:szCs w:val="24"/>
          <w:lang w:val="id-ID"/>
        </w:rPr>
        <w:t>Berdasarkan hasil wawancara, guru menyadari bahwa keberhasilan pembelajaran PAI tidak hanya terletak pada penyampaian materi, tetapi juga pada kemampuan guru menciptakan pengalaman belajar yang menyentuh aspek afektif dan spiritual siswa secara bermakna, terutama dalam menghadapi tantangan zaman digital dan gaya belajar generasi Z yang kompleks.</w:t>
      </w:r>
    </w:p>
    <w:p w14:paraId="731CC9CF" w14:textId="47DAA41D" w:rsidR="008A65DF" w:rsidRPr="00C45C83" w:rsidRDefault="008A65DF" w:rsidP="00CA1B36">
      <w:pPr>
        <w:pStyle w:val="ListParagraph"/>
        <w:numPr>
          <w:ilvl w:val="0"/>
          <w:numId w:val="8"/>
        </w:numPr>
        <w:ind w:leftChars="0" w:left="284" w:firstLineChars="0" w:hanging="284"/>
        <w:jc w:val="both"/>
        <w:rPr>
          <w:rFonts w:asciiTheme="majorBidi" w:hAnsiTheme="majorBidi" w:cstheme="majorBidi"/>
          <w:b/>
          <w:bCs/>
          <w:color w:val="000000"/>
          <w:sz w:val="24"/>
          <w:szCs w:val="24"/>
          <w:lang w:val="id-ID"/>
        </w:rPr>
      </w:pPr>
      <w:r w:rsidRPr="008A65DF">
        <w:rPr>
          <w:rFonts w:asciiTheme="majorBidi" w:hAnsiTheme="majorBidi" w:cstheme="majorBidi"/>
          <w:b/>
          <w:bCs/>
          <w:color w:val="000000"/>
          <w:sz w:val="24"/>
          <w:szCs w:val="24"/>
        </w:rPr>
        <w:t>Kritis dan Terbukanya Siswa terhadap Diskursus Keagamaan</w:t>
      </w:r>
    </w:p>
    <w:p w14:paraId="79730BF6" w14:textId="77777777" w:rsidR="003108DF" w:rsidRDefault="00C45C83" w:rsidP="003108DF">
      <w:pPr>
        <w:pStyle w:val="ListParagraph"/>
        <w:spacing w:after="0"/>
        <w:ind w:leftChars="0" w:left="284" w:firstLineChars="0" w:firstLine="567"/>
        <w:jc w:val="both"/>
        <w:rPr>
          <w:rFonts w:asciiTheme="majorBidi" w:hAnsiTheme="majorBidi" w:cstheme="majorBidi"/>
          <w:color w:val="000000"/>
          <w:sz w:val="24"/>
          <w:szCs w:val="24"/>
          <w:lang w:val="id-ID"/>
        </w:rPr>
      </w:pPr>
      <w:r w:rsidRPr="00C45C83">
        <w:rPr>
          <w:rFonts w:asciiTheme="majorBidi" w:hAnsiTheme="majorBidi" w:cstheme="majorBidi"/>
          <w:color w:val="000000"/>
          <w:sz w:val="24"/>
          <w:szCs w:val="24"/>
          <w:lang w:val="id-ID"/>
        </w:rPr>
        <w:t>Berdasarkan hasil observasi dan wawancara di SMK NU Sunan Ampel Poncokusumo, terlihat bahwa siswa generasi Z menunjukkan keterbukaan dan sikap kritis terhadap berbagai diskursus keagamaan. Mereka aktif mengakses informasi keagamaan melalui berbagai platform digital seperti YouTube, Instagram, dan TikTok. Beberapa siswa mengungkapkan bahwa mereka sering membandingkan pandangan dari berbagai tokoh agama dan tidak segan untuk mempertanyakan ajaran yang dianggap tidak relevan dengan konteks kehidupan mereka. Guru PAI di sekolah tersebut menyatakan bahwa fenomena ini menjadi tantangan tersendiri dalam pembelajaran, karena siswa tidak hanya menerima materi secara pasif, tetapi juga aktif berdiskusi dan mengkritisi isi pembelajaran.</w:t>
      </w:r>
    </w:p>
    <w:p w14:paraId="1947D82F" w14:textId="494505B9" w:rsidR="003108DF" w:rsidRPr="003108DF" w:rsidRDefault="00C45C83" w:rsidP="003108DF">
      <w:pPr>
        <w:spacing w:line="276" w:lineRule="auto"/>
        <w:ind w:leftChars="0" w:left="284" w:firstLineChars="0" w:firstLine="567"/>
        <w:jc w:val="both"/>
        <w:textDirection w:val="lrTb"/>
        <w:textAlignment w:val="auto"/>
        <w:outlineLvl w:val="9"/>
        <w:rPr>
          <w:rFonts w:asciiTheme="majorBidi" w:hAnsiTheme="majorBidi" w:cstheme="majorBidi"/>
          <w:position w:val="0"/>
          <w:lang w:val="en-ID" w:eastAsia="en-ID"/>
        </w:rPr>
      </w:pPr>
      <w:r>
        <w:rPr>
          <w:rFonts w:asciiTheme="majorBidi" w:hAnsiTheme="majorBidi" w:cstheme="majorBidi"/>
          <w:color w:val="000000"/>
          <w:lang w:val="id-ID"/>
        </w:rPr>
        <w:t>Keterangan</w:t>
      </w:r>
      <w:r w:rsidRPr="00C45C83">
        <w:rPr>
          <w:rFonts w:asciiTheme="majorBidi" w:hAnsiTheme="majorBidi" w:cstheme="majorBidi"/>
          <w:color w:val="000000"/>
          <w:lang w:val="id-ID"/>
        </w:rPr>
        <w:t xml:space="preserve"> ini sejalan dengan </w:t>
      </w:r>
      <w:r>
        <w:rPr>
          <w:rFonts w:asciiTheme="majorBidi" w:hAnsiTheme="majorBidi" w:cstheme="majorBidi"/>
          <w:color w:val="000000"/>
          <w:lang w:val="id-ID"/>
        </w:rPr>
        <w:t>penelitian</w:t>
      </w:r>
      <w:r w:rsidRPr="00C45C83">
        <w:rPr>
          <w:rFonts w:asciiTheme="majorBidi" w:hAnsiTheme="majorBidi" w:cstheme="majorBidi"/>
          <w:color w:val="000000"/>
          <w:lang w:val="id-ID"/>
        </w:rPr>
        <w:t xml:space="preserve"> </w:t>
      </w:r>
      <w:r w:rsidR="003108DF">
        <w:rPr>
          <w:rFonts w:asciiTheme="majorBidi" w:hAnsiTheme="majorBidi" w:cstheme="majorBidi"/>
          <w:color w:val="000000"/>
          <w:lang w:val="id-ID"/>
        </w:rPr>
        <w:fldChar w:fldCharType="begin" w:fldLock="1"/>
      </w:r>
      <w:r w:rsidR="00243BB1">
        <w:rPr>
          <w:rFonts w:asciiTheme="majorBidi" w:hAnsiTheme="majorBidi" w:cstheme="majorBidi"/>
          <w:color w:val="000000"/>
          <w:lang w:val="id-ID"/>
        </w:rPr>
        <w:instrText>ADDIN CSL_CITATION {"citationItems":[{"id":"ITEM-1","itemData":{"author":[{"dropping-particle":"","family":"Ramlan","given":"","non-dropping-particle":"","parse-names":false,"suffix":""}],"id":"ITEM-1","issue":"1","issued":{"date-parts":[["2025"]]},"page":"54-61","title":"Inovasi Model Pembelajaran Berbasis Literasi Digital dalam Pendidikan Agama Islam untuk Generasi Z","type":"article-journal","volume":"3"},"uris":["http://www.mendeley.com/documents/?uuid=a3d38994-8fb7-4979-8d09-146ffa14ad4e"]}],"mendeley":{"formattedCitation":"(Ramlan 2025)","manualFormatting":"(Ramlan, 2025)","plainTextFormattedCitation":"(Ramlan 2025)","previouslyFormattedCitation":"(Ramlan 2025)"},"properties":{"noteIndex":0},"schema":"https://github.com/citation-style-language/schema/raw/master/csl-citation.json"}</w:instrText>
      </w:r>
      <w:r w:rsidR="003108DF">
        <w:rPr>
          <w:rFonts w:asciiTheme="majorBidi" w:hAnsiTheme="majorBidi" w:cstheme="majorBidi"/>
          <w:color w:val="000000"/>
          <w:lang w:val="id-ID"/>
        </w:rPr>
        <w:fldChar w:fldCharType="separate"/>
      </w:r>
      <w:r w:rsidR="003108DF" w:rsidRPr="003108DF">
        <w:rPr>
          <w:rFonts w:asciiTheme="majorBidi" w:hAnsiTheme="majorBidi" w:cstheme="majorBidi"/>
          <w:noProof/>
          <w:color w:val="000000"/>
          <w:lang w:val="id-ID"/>
        </w:rPr>
        <w:t>(Ramlan</w:t>
      </w:r>
      <w:r w:rsidR="00243BB1">
        <w:rPr>
          <w:rFonts w:asciiTheme="majorBidi" w:hAnsiTheme="majorBidi" w:cstheme="majorBidi"/>
          <w:noProof/>
          <w:color w:val="000000"/>
          <w:lang w:val="id-ID"/>
        </w:rPr>
        <w:t>,</w:t>
      </w:r>
      <w:r w:rsidR="003108DF" w:rsidRPr="003108DF">
        <w:rPr>
          <w:rFonts w:asciiTheme="majorBidi" w:hAnsiTheme="majorBidi" w:cstheme="majorBidi"/>
          <w:noProof/>
          <w:color w:val="000000"/>
          <w:lang w:val="id-ID"/>
        </w:rPr>
        <w:t xml:space="preserve"> 2025)</w:t>
      </w:r>
      <w:r w:rsidR="003108DF">
        <w:rPr>
          <w:rFonts w:asciiTheme="majorBidi" w:hAnsiTheme="majorBidi" w:cstheme="majorBidi"/>
          <w:color w:val="000000"/>
          <w:lang w:val="id-ID"/>
        </w:rPr>
        <w:fldChar w:fldCharType="end"/>
      </w:r>
      <w:r w:rsidRPr="003108DF">
        <w:rPr>
          <w:rFonts w:asciiTheme="majorBidi" w:hAnsiTheme="majorBidi" w:cstheme="majorBidi"/>
          <w:color w:val="000000"/>
          <w:lang w:val="id-ID"/>
        </w:rPr>
        <w:t xml:space="preserve"> yang menyatakan bahwa </w:t>
      </w:r>
      <w:r w:rsidR="003108DF" w:rsidRPr="003108DF">
        <w:rPr>
          <w:rFonts w:asciiTheme="majorBidi" w:hAnsiTheme="majorBidi" w:cstheme="majorBidi"/>
          <w:position w:val="0"/>
          <w:lang w:val="en-ID" w:eastAsia="en-ID"/>
        </w:rPr>
        <w:t xml:space="preserve">pentingnya inovasi model pembelajaran berbasis literasi digital dalam Pendidikan Agama Islam untuk generasi Z. Pendekatan ini dapat meningkatkan motivasi belajar siswa, memperkaya pemahaman agama melalui media digital, serta menciptakan interaksi yang lebih dinamis antara pengajaran dan pembelajaran. Penelitian ini juga mengidentifikasi tantangan dalam penerapan model ini, seperti ketergantungan pada perangkat digital dan kebutuhan pelatihan untuk pengajar. Kesimpulannya, literasi digital dalam pembelajaran PAI merupakan pendekatan yang menjanjikan untuk memfasilitasi pembelajaran yang lebih menarik dan relevan dengan kebutuhan generasi Z. </w:t>
      </w:r>
      <w:r w:rsidR="003108DF" w:rsidRPr="003108DF">
        <w:rPr>
          <w:rFonts w:asciiTheme="majorBidi" w:hAnsiTheme="majorBidi" w:cstheme="majorBidi"/>
          <w:position w:val="0"/>
          <w:lang w:val="id-ID" w:eastAsia="en-ID"/>
        </w:rPr>
        <w:t xml:space="preserve">Selain itu, </w:t>
      </w:r>
      <w:r w:rsidR="003108DF">
        <w:rPr>
          <w:rFonts w:asciiTheme="majorBidi" w:hAnsiTheme="majorBidi" w:cstheme="majorBidi"/>
          <w:position w:val="0"/>
          <w:lang w:val="id-ID" w:eastAsia="en-ID"/>
        </w:rPr>
        <w:fldChar w:fldCharType="begin" w:fldLock="1"/>
      </w:r>
      <w:r w:rsidR="00A71844">
        <w:rPr>
          <w:rFonts w:asciiTheme="majorBidi" w:hAnsiTheme="majorBidi" w:cstheme="majorBidi"/>
          <w:position w:val="0"/>
          <w:lang w:val="id-ID" w:eastAsia="en-ID"/>
        </w:rPr>
        <w:instrText>ADDIN CSL_CITATION {"citationItems":[{"id":"ITEM-1","itemData":{"DOI":"10.29313/bcscm.v3i2.7851","ISSN":"2828-2183","abstract":"Abstract. Currently, the advancement of information technology is so rapid which has implications for the ease of humans in interacting and transacting. The convenience obtained for human life is to launch daily activities / activities, such as work, school, and college. Through various information technology devices, humans can obtain all kinds of information that can be accessed easily and cheaply through social media networking sites. The most popular social media networking site by the public is YouTube, where Indonesian people are ranked 3rd YouTube users in the world. This study is entitled \"The Relationship Between Digital Literacy and Critical Thinking Skills on YouTube Media Networking Sites\" the purpose of this study is to determine the relationship between digital literacy and critical thinking skills of Generation Z YouTube media. The method used is a quantitative method with a correlational study approach with the help of the SPSS application which aims to find out whether there is a relationship between digital literacy in technical, cognitive and social-emotional dimensions with the critical thinking ability of generation z when they are operating YouTube social media. The respondents of the study were 100 people, the sample was set according to the slovin formula. Meanwhile, the data collection technique used in this study was through questionnaires. The results of this study showed that the technical dimension was positively related to low relationship strength, the cognitive dimension was positively related to moderate relationship strength, the social-emotional dimension was positively related to strong relationship strength. Abstrak. Saat ini kemajuan teknologi informasi demikian pesat yang berimplikasi pada kemudahan manusia dalam berinteraksi dan bertransaksi. Kemudahan yang diperoleh bagi kehidupan manusia adalah melancarkan kegiatan/aktivitas sehari-hari, seperti bekerja, sekolah, dan kuliah. Melalui berbagai perangkat teknologi informasi, manusia dapat memperoleh segala jenis informasi yang dapat diakses secara mudah dan murah melalui media sosial. media sosial yang paling banyak diminati oleh masyarakat adalah YouTube, dimana masyarakat Indonesia termasuk dalam peringkat ke 3 pengguna YouTube di dunia. Penelitian ini berjudul “Hubungan Antara Literasi Digital dengan Kemampuan Berpikir Kritis Generasi Z” tujuan dari penelitian ini untuk mengetahui hubungan antara literasi digital dengan kemampuan berpikir kritis Generasi Z media…","author":[{"dropping-particle":"","family":"Pauziah","given":"Nurul","non-dropping-particle":"","parse-names":false,"suffix":""},{"dropping-particle":"","family":"Muthiah","given":"Tia","non-dropping-particle":"","parse-names":false,"suffix":""}],"container-title":"Bandung Conference Series: Communication Management","id":"ITEM-1","issue":"2","issued":{"date-parts":[["2023","7","28"]]},"page":"660-664","title":"Hubungan Antara Literasi Digital dengan Kemampuan Berpikir Kritis Generasi Z","type":"article-journal","volume":"3"},"uris":["http://www.mendeley.com/documents/?uuid=8c9523ba-8961-475c-95ce-202c8369e1d1"]}],"mendeley":{"formattedCitation":"(Pauziah and Muthiah 2023)","manualFormatting":"(Pauziah, 2023)","plainTextFormattedCitation":"(Pauziah and Muthiah 2023)","previouslyFormattedCitation":"(Pauziah and Muthiah 2023)"},"properties":{"noteIndex":0},"schema":"https://github.com/citation-style-language/schema/raw/master/csl-citation.json"}</w:instrText>
      </w:r>
      <w:r w:rsidR="003108DF">
        <w:rPr>
          <w:rFonts w:asciiTheme="majorBidi" w:hAnsiTheme="majorBidi" w:cstheme="majorBidi"/>
          <w:position w:val="0"/>
          <w:lang w:val="id-ID" w:eastAsia="en-ID"/>
        </w:rPr>
        <w:fldChar w:fldCharType="separate"/>
      </w:r>
      <w:r w:rsidR="003108DF" w:rsidRPr="003108DF">
        <w:rPr>
          <w:rFonts w:asciiTheme="majorBidi" w:hAnsiTheme="majorBidi" w:cstheme="majorBidi"/>
          <w:noProof/>
          <w:position w:val="0"/>
          <w:lang w:val="id-ID" w:eastAsia="en-ID"/>
        </w:rPr>
        <w:t>(Pauziah</w:t>
      </w:r>
      <w:r w:rsidR="003108DF">
        <w:rPr>
          <w:rFonts w:asciiTheme="majorBidi" w:hAnsiTheme="majorBidi" w:cstheme="majorBidi"/>
          <w:noProof/>
          <w:position w:val="0"/>
          <w:lang w:val="id-ID" w:eastAsia="en-ID"/>
        </w:rPr>
        <w:t>,</w:t>
      </w:r>
      <w:r w:rsidR="003108DF" w:rsidRPr="003108DF">
        <w:rPr>
          <w:rFonts w:asciiTheme="majorBidi" w:hAnsiTheme="majorBidi" w:cstheme="majorBidi"/>
          <w:noProof/>
          <w:position w:val="0"/>
          <w:lang w:val="id-ID" w:eastAsia="en-ID"/>
        </w:rPr>
        <w:t xml:space="preserve"> 2023)</w:t>
      </w:r>
      <w:r w:rsidR="003108DF">
        <w:rPr>
          <w:rFonts w:asciiTheme="majorBidi" w:hAnsiTheme="majorBidi" w:cstheme="majorBidi"/>
          <w:position w:val="0"/>
          <w:lang w:val="id-ID" w:eastAsia="en-ID"/>
        </w:rPr>
        <w:fldChar w:fldCharType="end"/>
      </w:r>
      <w:r w:rsidR="003108DF">
        <w:rPr>
          <w:rFonts w:asciiTheme="majorBidi" w:hAnsiTheme="majorBidi" w:cstheme="majorBidi"/>
          <w:position w:val="0"/>
          <w:lang w:val="id-ID" w:eastAsia="en-ID"/>
        </w:rPr>
        <w:t xml:space="preserve"> </w:t>
      </w:r>
      <w:r w:rsidR="003108DF" w:rsidRPr="003108DF">
        <w:rPr>
          <w:rFonts w:asciiTheme="majorBidi" w:hAnsiTheme="majorBidi" w:cstheme="majorBidi"/>
          <w:position w:val="0"/>
          <w:lang w:val="id-ID" w:eastAsia="en-ID"/>
        </w:rPr>
        <w:t xml:space="preserve">menunjukkan </w:t>
      </w:r>
      <w:r w:rsidR="003108DF" w:rsidRPr="003108DF">
        <w:rPr>
          <w:rFonts w:asciiTheme="majorBidi" w:hAnsiTheme="majorBidi" w:cstheme="majorBidi"/>
          <w:position w:val="0"/>
          <w:lang w:val="id-ID" w:eastAsia="en-ID"/>
        </w:rPr>
        <w:lastRenderedPageBreak/>
        <w:t xml:space="preserve">adanya hubungan positif antara literasi digital dan kemampuan berpikir kritis generasi Z. Studi ini menemukan bahwa dimensi kognitif dan sosial-emosional dari literasi digital berkontribusi signifikan terhadap kemampuan berpikir kritis siswa saat mengakses konten keagamaan di media sosial, khususnya YouTube. </w:t>
      </w:r>
      <w:r w:rsidR="003108DF" w:rsidRPr="003108DF">
        <w:rPr>
          <w:rFonts w:asciiTheme="majorBidi" w:hAnsiTheme="majorBidi" w:cstheme="majorBidi"/>
          <w:position w:val="0"/>
          <w:lang w:val="en-ID" w:eastAsia="en-ID"/>
        </w:rPr>
        <w:t xml:space="preserve">Hal ini menunjukkan bahwa penguatan literasi digital dapat membantu siswa dalam menyaring informasi keagamaan yang beredar di media sosial. </w:t>
      </w:r>
    </w:p>
    <w:p w14:paraId="638AE9D2" w14:textId="4970EE7B" w:rsidR="00C45C83" w:rsidRPr="003108DF" w:rsidRDefault="00C45C83" w:rsidP="003108DF">
      <w:pPr>
        <w:spacing w:line="276" w:lineRule="auto"/>
        <w:ind w:leftChars="0" w:left="284" w:firstLineChars="0" w:firstLine="567"/>
        <w:jc w:val="both"/>
        <w:rPr>
          <w:rFonts w:asciiTheme="majorBidi" w:hAnsiTheme="majorBidi" w:cstheme="majorBidi"/>
          <w:color w:val="000000"/>
          <w:lang w:val="id-ID"/>
        </w:rPr>
      </w:pPr>
      <w:r w:rsidRPr="003108DF">
        <w:rPr>
          <w:rFonts w:asciiTheme="majorBidi" w:hAnsiTheme="majorBidi" w:cstheme="majorBidi"/>
          <w:color w:val="000000"/>
          <w:lang w:val="id-ID"/>
        </w:rPr>
        <w:t>Guru PAI di SMK NU Sunan Ampel Poncokusumo dihadapkan pada tantangan untuk mengembangkan metode pembelajaran yang mampu menjawab kebutuhan siswa generasi Z yang kritis dan terbuka terhadap diskursus keagamaan. Guru perlu meningkatkan kompetensi dalam memanfaatkan teknologi dan pendekatan pedagogik yang adaptif agar pembelajaran PAI dapat menjadi lebih kontekstual, relevan, dan mampu membentuk pemahaman keagamaan yang moderat di kalangan siswa.</w:t>
      </w:r>
    </w:p>
    <w:bookmarkEnd w:id="8"/>
    <w:p w14:paraId="26798F38" w14:textId="77777777" w:rsidR="00F21F97" w:rsidRDefault="00F21F97" w:rsidP="00F21F97">
      <w:pPr>
        <w:spacing w:line="276" w:lineRule="auto"/>
        <w:ind w:left="-2" w:firstLineChars="0" w:firstLine="2"/>
        <w:jc w:val="both"/>
        <w:rPr>
          <w:b/>
          <w:bCs/>
          <w:color w:val="000000"/>
          <w:lang w:val="id-ID"/>
        </w:rPr>
      </w:pPr>
      <w:r w:rsidRPr="00F21F97">
        <w:rPr>
          <w:b/>
          <w:bCs/>
          <w:color w:val="000000"/>
          <w:lang w:val="id-ID"/>
        </w:rPr>
        <w:t xml:space="preserve">Strategi Inovatif untuk Meningkatkan Efektivitas Pembelajaran PAI </w:t>
      </w:r>
    </w:p>
    <w:p w14:paraId="7F8C95B2" w14:textId="02EB4394" w:rsidR="00273CAE" w:rsidRPr="00273CAE" w:rsidRDefault="00273CAE" w:rsidP="00273CAE">
      <w:pPr>
        <w:pStyle w:val="ListParagraph"/>
        <w:numPr>
          <w:ilvl w:val="0"/>
          <w:numId w:val="9"/>
        </w:numPr>
        <w:ind w:leftChars="0" w:left="284" w:firstLineChars="0" w:hanging="284"/>
        <w:jc w:val="both"/>
        <w:rPr>
          <w:b/>
          <w:bCs/>
          <w:color w:val="000000"/>
          <w:lang w:val="id-ID"/>
        </w:rPr>
      </w:pPr>
      <w:r w:rsidRPr="00273CAE">
        <w:rPr>
          <w:rFonts w:asciiTheme="majorBidi" w:hAnsiTheme="majorBidi" w:cstheme="majorBidi"/>
          <w:b/>
          <w:bCs/>
          <w:color w:val="000000"/>
          <w:sz w:val="24"/>
          <w:szCs w:val="24"/>
          <w:lang w:val="id-ID"/>
        </w:rPr>
        <w:t>Pemanfaatan Media Digital Interaktif</w:t>
      </w:r>
    </w:p>
    <w:p w14:paraId="60A13077" w14:textId="69C960B6" w:rsidR="00F1506C" w:rsidRPr="00F1506C" w:rsidRDefault="00F1506C" w:rsidP="00AA6EF1">
      <w:pPr>
        <w:pStyle w:val="ListParagraph"/>
        <w:ind w:leftChars="0" w:left="284" w:firstLineChars="0" w:firstLine="567"/>
        <w:jc w:val="both"/>
        <w:rPr>
          <w:rFonts w:asciiTheme="majorBidi" w:hAnsiTheme="majorBidi" w:cstheme="majorBidi"/>
          <w:color w:val="000000"/>
          <w:sz w:val="24"/>
          <w:szCs w:val="24"/>
          <w:lang w:val="id-ID"/>
        </w:rPr>
      </w:pPr>
      <w:r w:rsidRPr="00F1506C">
        <w:rPr>
          <w:rFonts w:asciiTheme="majorBidi" w:hAnsiTheme="majorBidi" w:cstheme="majorBidi"/>
          <w:color w:val="000000"/>
          <w:sz w:val="24"/>
          <w:szCs w:val="24"/>
          <w:lang w:val="id-ID"/>
        </w:rPr>
        <w:t>Berdasarkan hasil observasi dan wawancara di SMK NU Sunan Ampel Poncokusumo, guru PAI memanfaatkan berbagai media digital interaktif dalam proses pembelajaran. Salah satu guru mengungkapkan bahwa mereka menggunakan video pembelajaran dari YouTube, aplikasi presentasi interaktif seperti Canva dan Google Slides, serta kuis digital seperti Kahoot! dan Quizizz untuk menyampaikan materi PAI seperti akidah, akhlak, dan fiqh. Penggunaan media tersebut dilakukan untuk menciptakan suasana belajar yang lebih menyenangkan dan mudah dipahami siswa. Dalam dokumentasi pembelajaran yang diperoleh dari guru, terlihat bahwa kuis digital yang diberikan di akhir sesi pelajaran mampu mendorong partisipasi hampir seluruh siswa, bahkan siswa yang biasanya pasif turut antusias menjawab pertanyaan</w:t>
      </w:r>
      <w:r w:rsidR="00AA6EF1">
        <w:rPr>
          <w:rFonts w:asciiTheme="majorBidi" w:hAnsiTheme="majorBidi" w:cstheme="majorBidi"/>
          <w:color w:val="000000"/>
          <w:sz w:val="24"/>
          <w:szCs w:val="24"/>
          <w:lang w:val="id-ID"/>
        </w:rPr>
        <w:t>.</w:t>
      </w:r>
    </w:p>
    <w:p w14:paraId="326184E2" w14:textId="278CBB53" w:rsidR="00F1506C" w:rsidRPr="00AA6EF1" w:rsidRDefault="00F1506C" w:rsidP="00AA6EF1">
      <w:pPr>
        <w:pStyle w:val="ListParagraph"/>
        <w:ind w:leftChars="0" w:left="284" w:firstLineChars="0" w:firstLine="567"/>
        <w:jc w:val="both"/>
        <w:rPr>
          <w:rFonts w:asciiTheme="majorBidi" w:hAnsiTheme="majorBidi" w:cstheme="majorBidi"/>
          <w:color w:val="000000"/>
          <w:sz w:val="24"/>
          <w:szCs w:val="24"/>
          <w:lang w:val="id-ID"/>
        </w:rPr>
      </w:pPr>
      <w:r w:rsidRPr="00F1506C">
        <w:rPr>
          <w:rFonts w:asciiTheme="majorBidi" w:hAnsiTheme="majorBidi" w:cstheme="majorBidi"/>
          <w:color w:val="000000"/>
          <w:sz w:val="24"/>
          <w:szCs w:val="24"/>
          <w:lang w:val="id-ID"/>
        </w:rPr>
        <w:t>Wawancara dengan salah satu siswa kelas X menguatkan hal tersebut. Ia menyatakan bahwa pembelajaran PAI terasa lebih menarik dan tidak membosankan ketika disertai video dan kuis. Menurutnya, kuis digital membantu mengingat materi dengan lebih cepat dan membuat belajar PAI "tidak terasa seperti belajar." Selain itu, guru PAI menyatakan bahwa melalui media visual, siswa lebih mudah memahami topik-topik abstrak seperti iman kepada malaikat atau konsep ikhlas dalam beramal</w:t>
      </w:r>
      <w:r w:rsidR="00AA6EF1">
        <w:rPr>
          <w:rFonts w:asciiTheme="majorBidi" w:hAnsiTheme="majorBidi" w:cstheme="majorBidi"/>
          <w:color w:val="000000"/>
          <w:sz w:val="24"/>
          <w:szCs w:val="24"/>
          <w:lang w:val="id-ID"/>
        </w:rPr>
        <w:t>.</w:t>
      </w:r>
    </w:p>
    <w:p w14:paraId="21BADA64" w14:textId="5AD1364A" w:rsidR="00F1506C" w:rsidRPr="00F1506C" w:rsidRDefault="00AA6EF1" w:rsidP="00AA6EF1">
      <w:pPr>
        <w:pStyle w:val="ListParagraph"/>
        <w:ind w:leftChars="0" w:left="284" w:firstLineChars="0" w:firstLine="567"/>
        <w:jc w:val="both"/>
        <w:rPr>
          <w:rFonts w:asciiTheme="majorBidi" w:hAnsiTheme="majorBidi" w:cstheme="majorBidi"/>
          <w:color w:val="000000"/>
          <w:sz w:val="24"/>
          <w:szCs w:val="24"/>
          <w:lang w:val="id-ID"/>
        </w:rPr>
      </w:pPr>
      <w:r>
        <w:rPr>
          <w:rFonts w:ascii="Times New Roman" w:eastAsia="Times New Roman" w:hAnsi="Times New Roman"/>
          <w:sz w:val="24"/>
          <w:szCs w:val="24"/>
          <w:lang w:val="id-ID" w:eastAsia="ar-SA"/>
        </w:rPr>
        <w:t>wawancara</w:t>
      </w:r>
      <w:r w:rsidR="00A71844" w:rsidRPr="00A71844">
        <w:rPr>
          <w:rFonts w:ascii="Times New Roman" w:eastAsia="Times New Roman" w:hAnsi="Times New Roman"/>
          <w:sz w:val="24"/>
          <w:szCs w:val="24"/>
          <w:lang w:eastAsia="ar-SA"/>
        </w:rPr>
        <w:t xml:space="preserve"> ini sejalan dengan hasil penelitian </w:t>
      </w:r>
      <w:r w:rsidR="00A71844">
        <w:rPr>
          <w:rFonts w:ascii="Times New Roman" w:eastAsia="Times New Roman" w:hAnsi="Times New Roman"/>
          <w:b/>
          <w:bCs/>
          <w:sz w:val="24"/>
          <w:szCs w:val="24"/>
          <w:lang w:eastAsia="ar-SA"/>
        </w:rPr>
        <w:fldChar w:fldCharType="begin" w:fldLock="1"/>
      </w:r>
      <w:r w:rsidR="004A5D28">
        <w:rPr>
          <w:rFonts w:ascii="Times New Roman" w:eastAsia="Times New Roman" w:hAnsi="Times New Roman"/>
          <w:b/>
          <w:bCs/>
          <w:sz w:val="24"/>
          <w:szCs w:val="24"/>
          <w:lang w:eastAsia="ar-SA"/>
        </w:rPr>
        <w:instrText>ADDIN CSL_CITATION {"citationItems":[{"id":"ITEM-1","itemData":{"DOI":"10.31004/edukatif.v6i4.7064","ISSN":"2656-8071","abstract":"Penelitian ini bertujuan untuk meninjau literatur mengenai pengaruh penggunaan media pembelajaran interaktif terhadap minat belajar dan pemahaman materi pendidikan agama Islam di sekolah. Studi ini menganalisis berbagai sumber yang membahas efektivitas media interaktif seperti aplikasi digital, video edukatif, dan permainan interaktif dalam meningkatkan motivasi dan pemahaman siswa. Hasil tinjauan literatur menunjukkan bahwa penggunaan media pembelajaran interaktif dapat meningkatkan minat belajar siswa dengan cara membuat pembelajaran lebih menarik dan menyenangkan. Selain itu, media interaktif juga membantu siswa memahami materi dengan lebih baik melalui visualisasi dan interaksi langsung. Penelitian ini menyimpulkan bahwa integrasi media pembelajaran interaktif dalam pendidikan agama Islam di sekolah dasar memiliki potensi besar untuk meningkatkan kualitas pembelajaran dan hasil belajar siswa. Namun, diperlukan lebih banyak penelitian empiris untuk mengkonfirmasi temuan ini dan untuk mengeksplorasi cara-cara optimal dalam implementasinya di kelas","author":[{"dropping-particle":"","family":"Hairani","given":"Esi","non-dropping-particle":"","parse-names":false,"suffix":""},{"dropping-particle":"","family":"Susanti","given":"Yanti","non-dropping-particle":"","parse-names":false,"suffix":""},{"dropping-particle":"","family":"Mahdiyah","given":"Rahma","non-dropping-particle":"","parse-names":false,"suffix":""}],"container-title":"EDUKATIF : JURNAL ILMU PENDIDIKAN","id":"ITEM-1","issue":"4","issued":{"date-parts":[["2024","7","5"]]},"page":"3190-3199","title":"Kajian Literatur tentang Media Pembelajaran Interaktif dan Minat Belajar Pendidikan Agama Islam di Sekolah","type":"article-journal","volume":"6"},"uris":["http://www.mendeley.com/documents/?uuid=8b71b6d6-4778-44c8-896e-944a8c41f011"]}],"mendeley":{"formattedCitation":"(Hairani, Susanti, and Mahdiyah 2024)","manualFormatting":"(Hairani, 2024)","plainTextFormattedCitation":"(Hairani, Susanti, and Mahdiyah 2024)","previouslyFormattedCitation":"(Hairani, Susanti, and Mahdiyah 2024)"},"properties":{"noteIndex":0},"schema":"https://github.com/citation-style-language/schema/raw/master/csl-citation.json"}</w:instrText>
      </w:r>
      <w:r w:rsidR="00A71844">
        <w:rPr>
          <w:rFonts w:ascii="Times New Roman" w:eastAsia="Times New Roman" w:hAnsi="Times New Roman"/>
          <w:b/>
          <w:bCs/>
          <w:sz w:val="24"/>
          <w:szCs w:val="24"/>
          <w:lang w:eastAsia="ar-SA"/>
        </w:rPr>
        <w:fldChar w:fldCharType="separate"/>
      </w:r>
      <w:r w:rsidR="00A71844" w:rsidRPr="00A71844">
        <w:rPr>
          <w:rFonts w:ascii="Times New Roman" w:eastAsia="Times New Roman" w:hAnsi="Times New Roman"/>
          <w:bCs/>
          <w:noProof/>
          <w:sz w:val="24"/>
          <w:szCs w:val="24"/>
          <w:lang w:eastAsia="ar-SA"/>
        </w:rPr>
        <w:t>(Hairani, 2024)</w:t>
      </w:r>
      <w:r w:rsidR="00A71844">
        <w:rPr>
          <w:rFonts w:ascii="Times New Roman" w:eastAsia="Times New Roman" w:hAnsi="Times New Roman"/>
          <w:b/>
          <w:bCs/>
          <w:sz w:val="24"/>
          <w:szCs w:val="24"/>
          <w:lang w:eastAsia="ar-SA"/>
        </w:rPr>
        <w:fldChar w:fldCharType="end"/>
      </w:r>
      <w:r w:rsidR="00A71844" w:rsidRPr="00A71844">
        <w:rPr>
          <w:rFonts w:ascii="Times New Roman" w:eastAsia="Times New Roman" w:hAnsi="Times New Roman"/>
          <w:sz w:val="24"/>
          <w:szCs w:val="24"/>
          <w:lang w:eastAsia="ar-SA"/>
        </w:rPr>
        <w:t xml:space="preserve"> yang menunjukkan bahwa penggunaan media pembelajaran interaktif dapat meningkatkan minat belajar dan pemahaman materi pendidikan agama Islam di sekolah. Studi ini menganalisis berbagai sumber yang membahas efektivitas media interaktif seperti aplikasi digital, video edukatif, dan permainan interaktif dalam meningkatkan motivasi dan pemahaman siswa. Hasil tinjauan literatur menunjukkan bahwa penggunaan media pembelajaran interaktif dapat meningkatkan minat belajar siswa dengan cara membuat pembelajaran lebih menarik dan menyenangkan. Selain itu, media interaktif juga membantu siswa memahami materi dengan lebih baik melalui visualisasi dan interaksi langsung. Penelitian ini menyimpulkan bahwa integrasi media pembelajaran interaktif dalam pendidikan agama Islam di sekolah dasar memiliki potensi besar untuk meningkatkan kualitas pembelajaran dan hasil belajar siswa.</w:t>
      </w:r>
    </w:p>
    <w:p w14:paraId="3D17619A" w14:textId="30F2B2FD" w:rsidR="00273CAE" w:rsidRPr="00F1506C" w:rsidRDefault="00AA6EF1" w:rsidP="00AA6EF1">
      <w:pPr>
        <w:pStyle w:val="ListParagraph"/>
        <w:ind w:leftChars="0" w:left="284" w:firstLineChars="0" w:firstLine="567"/>
        <w:jc w:val="both"/>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lastRenderedPageBreak/>
        <w:t>P</w:t>
      </w:r>
      <w:r w:rsidR="00F1506C" w:rsidRPr="00F1506C">
        <w:rPr>
          <w:rFonts w:asciiTheme="majorBidi" w:hAnsiTheme="majorBidi" w:cstheme="majorBidi"/>
          <w:color w:val="000000"/>
          <w:sz w:val="24"/>
          <w:szCs w:val="24"/>
          <w:lang w:val="id-ID"/>
        </w:rPr>
        <w:t>emanfaatan media digital interaktif terbukti menjadi strategi efektif yang digunakan guru PAI di SMK NU Sunan Ampel dalam menjawab tantangan pembelajaran di era generasi Z. Strategi ini tidak hanya memperkaya metode penyampaian materi, tetapi juga membantu membangun pengalaman belajar yang menyenangkan, kontekstual, dan bermakna bagi siswa.</w:t>
      </w:r>
    </w:p>
    <w:p w14:paraId="1A7F0969" w14:textId="4E15176E" w:rsidR="00273CAE" w:rsidRPr="00522032" w:rsidRDefault="00273CAE" w:rsidP="00273CAE">
      <w:pPr>
        <w:pStyle w:val="ListParagraph"/>
        <w:numPr>
          <w:ilvl w:val="0"/>
          <w:numId w:val="9"/>
        </w:numPr>
        <w:ind w:leftChars="0" w:left="284" w:firstLineChars="0" w:hanging="284"/>
        <w:jc w:val="both"/>
        <w:rPr>
          <w:b/>
          <w:bCs/>
          <w:color w:val="000000"/>
          <w:lang w:val="id-ID"/>
        </w:rPr>
      </w:pPr>
      <w:r w:rsidRPr="00273CAE">
        <w:rPr>
          <w:rFonts w:asciiTheme="majorBidi" w:hAnsiTheme="majorBidi" w:cstheme="majorBidi"/>
          <w:b/>
          <w:bCs/>
          <w:color w:val="000000"/>
          <w:sz w:val="24"/>
          <w:szCs w:val="24"/>
          <w:lang w:val="id-ID"/>
        </w:rPr>
        <w:t>Pembelajaran Kontekstual Berbasis Proyek</w:t>
      </w:r>
    </w:p>
    <w:p w14:paraId="43836D3D" w14:textId="77777777" w:rsidR="00507688" w:rsidRDefault="00522032" w:rsidP="00507688">
      <w:pPr>
        <w:pStyle w:val="ListParagraph"/>
        <w:ind w:leftChars="0" w:left="284" w:firstLineChars="0" w:firstLine="567"/>
        <w:jc w:val="both"/>
        <w:rPr>
          <w:rFonts w:asciiTheme="majorBidi" w:hAnsiTheme="majorBidi" w:cstheme="majorBidi"/>
          <w:color w:val="000000"/>
          <w:sz w:val="24"/>
          <w:szCs w:val="24"/>
          <w:lang w:val="id-ID"/>
        </w:rPr>
      </w:pPr>
      <w:r w:rsidRPr="00522032">
        <w:rPr>
          <w:rFonts w:asciiTheme="majorBidi" w:hAnsiTheme="majorBidi" w:cstheme="majorBidi"/>
          <w:color w:val="000000"/>
          <w:sz w:val="24"/>
          <w:szCs w:val="24"/>
          <w:lang w:val="id-ID"/>
        </w:rPr>
        <w:t>Berdasarkan hasil observasi dan wawancara di SMK NU Sunan Ampel Poncokusumo, guru PAI menerapkan metode pembelajaran berbasis proyek (Project-Based Learning atau PjBL) untuk meningkatkan pemahaman siswa terhadap materi keagamaan. Salah satu proyek yang dilaksanakan adalah pembuatan video pendek bertema "Implementasi Nilai-Nilai Islam dalam Kehidupan Sehari-Hari," di mana siswa diminta untuk mengidentifikasi dan mendokumentasikan praktik nilai-nilai keislaman di lingkungan sekitar mereka.</w:t>
      </w:r>
      <w:r w:rsidR="00507688">
        <w:rPr>
          <w:rFonts w:asciiTheme="majorBidi" w:hAnsiTheme="majorBidi" w:cstheme="majorBidi"/>
          <w:color w:val="000000"/>
          <w:sz w:val="24"/>
          <w:szCs w:val="24"/>
          <w:lang w:val="id-ID"/>
        </w:rPr>
        <w:t xml:space="preserve"> </w:t>
      </w:r>
      <w:r w:rsidRPr="00507688">
        <w:rPr>
          <w:rFonts w:asciiTheme="majorBidi" w:hAnsiTheme="majorBidi" w:cstheme="majorBidi"/>
          <w:color w:val="000000"/>
          <w:sz w:val="24"/>
          <w:szCs w:val="24"/>
          <w:lang w:val="id-ID"/>
        </w:rPr>
        <w:t xml:space="preserve">Dalam wawancara, </w:t>
      </w:r>
      <w:r w:rsidR="00507688" w:rsidRPr="00507688">
        <w:rPr>
          <w:rFonts w:asciiTheme="majorBidi" w:hAnsiTheme="majorBidi" w:cstheme="majorBidi"/>
          <w:color w:val="000000"/>
          <w:sz w:val="24"/>
          <w:szCs w:val="24"/>
          <w:lang w:val="id-ID"/>
        </w:rPr>
        <w:t>(Harir 2024)</w:t>
      </w:r>
      <w:r w:rsidRPr="00507688">
        <w:rPr>
          <w:rFonts w:asciiTheme="majorBidi" w:hAnsiTheme="majorBidi" w:cstheme="majorBidi"/>
          <w:color w:val="000000"/>
          <w:sz w:val="24"/>
          <w:szCs w:val="24"/>
          <w:lang w:val="id-ID"/>
        </w:rPr>
        <w:t xml:space="preserve"> menyatakan bahwa</w:t>
      </w:r>
      <w:r w:rsidR="00507688">
        <w:rPr>
          <w:rFonts w:asciiTheme="majorBidi" w:hAnsiTheme="majorBidi" w:cstheme="majorBidi"/>
          <w:color w:val="000000"/>
          <w:sz w:val="24"/>
          <w:szCs w:val="24"/>
          <w:lang w:val="id-ID"/>
        </w:rPr>
        <w:t xml:space="preserve">: </w:t>
      </w:r>
      <w:r w:rsidRPr="00507688">
        <w:rPr>
          <w:rFonts w:asciiTheme="majorBidi" w:hAnsiTheme="majorBidi" w:cstheme="majorBidi"/>
          <w:color w:val="000000"/>
          <w:sz w:val="24"/>
          <w:szCs w:val="24"/>
          <w:lang w:val="id-ID"/>
        </w:rPr>
        <w:t xml:space="preserve"> </w:t>
      </w:r>
    </w:p>
    <w:p w14:paraId="6DB515E7" w14:textId="4708E859" w:rsidR="00522032" w:rsidRPr="00507688" w:rsidRDefault="00E81C0C" w:rsidP="00E81C0C">
      <w:pPr>
        <w:pStyle w:val="ListParagraph"/>
        <w:ind w:leftChars="0" w:left="851" w:firstLineChars="0" w:firstLine="0"/>
        <w:jc w:val="both"/>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Metode proyek</w:t>
      </w:r>
      <w:r w:rsidR="00522032" w:rsidRPr="00507688">
        <w:rPr>
          <w:rFonts w:asciiTheme="majorBidi" w:hAnsiTheme="majorBidi" w:cstheme="majorBidi"/>
          <w:color w:val="000000"/>
          <w:sz w:val="24"/>
          <w:szCs w:val="24"/>
          <w:lang w:val="id-ID"/>
        </w:rPr>
        <w:t xml:space="preserve"> ini mendorong siswa untuk lebih aktif dan kreatif dalam memahami materi. Siswa tidak hanya menerima informasi secara pasif, tetapi juga terlibat langsung dalam proses pembelajaran melalui kegiatan yang relevan dengan kehidupan mereka. Dokumentasi proyek menunjukkan bahwa siswa lebih antusias dan menunjukkan pemahaman yang lebih mendalam terhadap materi yang dipelajari.</w:t>
      </w:r>
    </w:p>
    <w:p w14:paraId="720AB81B" w14:textId="14D873F7" w:rsidR="00522032" w:rsidRPr="00507688" w:rsidRDefault="00E81C0C" w:rsidP="00507688">
      <w:pPr>
        <w:pStyle w:val="ListParagraph"/>
        <w:ind w:leftChars="0" w:left="284" w:firstLineChars="0" w:firstLine="567"/>
        <w:jc w:val="both"/>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K</w:t>
      </w:r>
      <w:r w:rsidR="00507688">
        <w:rPr>
          <w:rFonts w:asciiTheme="majorBidi" w:hAnsiTheme="majorBidi" w:cstheme="majorBidi"/>
          <w:color w:val="000000"/>
          <w:sz w:val="24"/>
          <w:szCs w:val="24"/>
          <w:lang w:val="id-ID"/>
        </w:rPr>
        <w:t>eterangan</w:t>
      </w:r>
      <w:r w:rsidR="004A5D28" w:rsidRPr="004A5D28">
        <w:rPr>
          <w:rFonts w:asciiTheme="majorBidi" w:hAnsiTheme="majorBidi" w:cstheme="majorBidi"/>
          <w:color w:val="000000"/>
          <w:sz w:val="24"/>
          <w:szCs w:val="24"/>
        </w:rPr>
        <w:t xml:space="preserve"> ini sejalan dengan penelitian yang dilakukan oleh </w:t>
      </w:r>
      <w:r w:rsidR="004A5D28">
        <w:rPr>
          <w:rFonts w:asciiTheme="majorBidi" w:hAnsiTheme="majorBidi" w:cstheme="majorBidi"/>
          <w:color w:val="000000"/>
          <w:sz w:val="24"/>
          <w:szCs w:val="24"/>
        </w:rPr>
        <w:fldChar w:fldCharType="begin" w:fldLock="1"/>
      </w:r>
      <w:r w:rsidR="0034376D">
        <w:rPr>
          <w:rFonts w:asciiTheme="majorBidi" w:hAnsiTheme="majorBidi" w:cstheme="majorBidi"/>
          <w:color w:val="000000"/>
          <w:sz w:val="24"/>
          <w:szCs w:val="24"/>
        </w:rPr>
        <w:instrText>ADDIN CSL_CITATION {"citationItems":[{"id":"ITEM-1","itemData":{"DOI":"10.29333/iji.2021.14222a","ISBN":"2020031305330","ISSN":"1694609X","abstract":"Many countries desperately need manpower from the fields of Science, Technology, Engineering and Mathematics (STEM) to help address the country’s increasingly volatile economy. Barriers to implementation are identified when students are less exposed to STEM Education goals. Therefore, this study is to determine the main factor that could influence the development of STEM career interest among secondary school learners. Thus, the objective of this study is to develop a model towards the STEM career interest formation among Form 4 science stream students in Malaysia. This study uses quantitative study and proportionate stratified random sampling method in data collection. It involved 314 students Form 4 secondary school science stream in Selangor, Malaysia. The study used three instruments to collect data, namely S-STEM and interest in STEM careers, Science Motivation Questionnaire II (SMQ II), and Parental Authority Questionnaire (PAQ). Implementing correlational analysis between factors and simultaneous regression to determine the overall contributing with huge impacts of each factor towards the formation of STEM career interest among learners with the value of standardized regression weight for the determination coefficient (R2) = 0.64. The result of the findings shows the crucial factors in this study are accurate there are attitudes towards STEM, 21st-century skills, science motivation, and parental authority significance with the huge contribution of the cultivation of learners’ STEM careers interest entirely.","author":[{"dropping-particle":"","family":"Razali","given":"Fazilah","non-dropping-particle":"","parse-names":false,"suffix":""}],"container-title":"International Journal of Instruction","id":"ITEM-1","issue":"2","issued":{"date-parts":[["2021","4","1"]]},"page":"385-404","title":"Exploring Crucial Factors of an Interest in STEM Career Model among Secondary School Students","type":"article-journal","volume":"14"},"uris":["http://www.mendeley.com/documents/?uuid=5e70b3f9-f3e3-46c6-826b-2347f1bcc814"]}],"mendeley":{"formattedCitation":"(Razali 2021)","plainTextFormattedCitation":"(Razali 2021)","previouslyFormattedCitation":"(Razali 2021)"},"properties":{"noteIndex":0},"schema":"https://github.com/citation-style-language/schema/raw/master/csl-citation.json"}</w:instrText>
      </w:r>
      <w:r w:rsidR="004A5D28">
        <w:rPr>
          <w:rFonts w:asciiTheme="majorBidi" w:hAnsiTheme="majorBidi" w:cstheme="majorBidi"/>
          <w:color w:val="000000"/>
          <w:sz w:val="24"/>
          <w:szCs w:val="24"/>
        </w:rPr>
        <w:fldChar w:fldCharType="separate"/>
      </w:r>
      <w:r w:rsidR="004A5D28" w:rsidRPr="004A5D28">
        <w:rPr>
          <w:rFonts w:asciiTheme="majorBidi" w:hAnsiTheme="majorBidi" w:cstheme="majorBidi"/>
          <w:noProof/>
          <w:color w:val="000000"/>
          <w:sz w:val="24"/>
          <w:szCs w:val="24"/>
        </w:rPr>
        <w:t>(Razali 2021)</w:t>
      </w:r>
      <w:r w:rsidR="004A5D28">
        <w:rPr>
          <w:rFonts w:asciiTheme="majorBidi" w:hAnsiTheme="majorBidi" w:cstheme="majorBidi"/>
          <w:color w:val="000000"/>
          <w:sz w:val="24"/>
          <w:szCs w:val="24"/>
        </w:rPr>
        <w:fldChar w:fldCharType="end"/>
      </w:r>
      <w:r w:rsidR="004A5D28">
        <w:rPr>
          <w:rFonts w:asciiTheme="majorBidi" w:hAnsiTheme="majorBidi" w:cstheme="majorBidi"/>
          <w:color w:val="000000"/>
          <w:sz w:val="24"/>
          <w:szCs w:val="24"/>
        </w:rPr>
        <w:t xml:space="preserve"> </w:t>
      </w:r>
      <w:r w:rsidR="004A5D28" w:rsidRPr="004A5D28">
        <w:rPr>
          <w:rFonts w:asciiTheme="majorBidi" w:hAnsiTheme="majorBidi" w:cstheme="majorBidi"/>
          <w:color w:val="000000"/>
          <w:sz w:val="24"/>
          <w:szCs w:val="24"/>
        </w:rPr>
        <w:t xml:space="preserve">yang menunjukkan bahwa penerapan model </w:t>
      </w:r>
      <w:r w:rsidR="004A5D28" w:rsidRPr="004A5D28">
        <w:rPr>
          <w:rFonts w:asciiTheme="majorBidi" w:hAnsiTheme="majorBidi" w:cstheme="majorBidi"/>
          <w:i/>
          <w:iCs/>
          <w:color w:val="000000"/>
          <w:sz w:val="24"/>
          <w:szCs w:val="24"/>
        </w:rPr>
        <w:t>Project-Based Learning (PjBL)</w:t>
      </w:r>
      <w:r w:rsidR="004A5D28" w:rsidRPr="004A5D28">
        <w:rPr>
          <w:rFonts w:asciiTheme="majorBidi" w:hAnsiTheme="majorBidi" w:cstheme="majorBidi"/>
          <w:color w:val="000000"/>
          <w:sz w:val="24"/>
          <w:szCs w:val="24"/>
        </w:rPr>
        <w:t xml:space="preserve"> secara signifikan meningkatkan pemahaman konseptual dan motivasi siswa, khususnya dalam pembelajaran yang bersifat nilai dan sikap, termasuk dalam mata pelajaran keagamaan. Studi tersebut mengungkap bahwa PjBL memberikan ruang bagi siswa untuk terlibat aktif dalam proses belajar, mendorong kolaborasi, serta meningkatkan kemampuan berpikir kritis dan reflektif terhadap nilai-nilai moral dan spiritual yang diajarkan.</w:t>
      </w:r>
    </w:p>
    <w:p w14:paraId="27DE1276" w14:textId="1F34B554" w:rsidR="00522032" w:rsidRPr="00C8213F" w:rsidRDefault="00507688" w:rsidP="00C8213F">
      <w:pPr>
        <w:pStyle w:val="ListParagraph"/>
        <w:ind w:leftChars="0" w:left="284" w:firstLineChars="0" w:firstLine="567"/>
        <w:jc w:val="both"/>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P</w:t>
      </w:r>
      <w:r w:rsidR="00522032" w:rsidRPr="00522032">
        <w:rPr>
          <w:rFonts w:asciiTheme="majorBidi" w:hAnsiTheme="majorBidi" w:cstheme="majorBidi"/>
          <w:color w:val="000000"/>
          <w:sz w:val="24"/>
          <w:szCs w:val="24"/>
          <w:lang w:val="id-ID"/>
        </w:rPr>
        <w:t>enerapan pembelajaran kontekstual berbasis proyek di SMK NU Sunan Ampel Poncokusumo terbukti efektif dalam meningkatkan keterlibatan dan pemahaman siswa terhadap materi PAI. Metode ini memungkinkan siswa untuk mengaitkan materi pelajaran dengan konteks kehidupan nyata, sehingga pembelajaran menjadi lebih bermakna dan aplikatif</w:t>
      </w:r>
      <w:r w:rsidR="00C8213F">
        <w:rPr>
          <w:rFonts w:asciiTheme="majorBidi" w:hAnsiTheme="majorBidi" w:cstheme="majorBidi"/>
          <w:color w:val="000000"/>
          <w:sz w:val="24"/>
          <w:szCs w:val="24"/>
          <w:lang w:val="id-ID"/>
        </w:rPr>
        <w:t>.</w:t>
      </w:r>
    </w:p>
    <w:p w14:paraId="59297813" w14:textId="04C872D4" w:rsidR="00273CAE" w:rsidRPr="00711D48" w:rsidRDefault="00273CAE" w:rsidP="00273CAE">
      <w:pPr>
        <w:pStyle w:val="ListParagraph"/>
        <w:numPr>
          <w:ilvl w:val="0"/>
          <w:numId w:val="9"/>
        </w:numPr>
        <w:ind w:leftChars="0" w:left="284" w:firstLineChars="0" w:hanging="284"/>
        <w:jc w:val="both"/>
        <w:rPr>
          <w:b/>
          <w:bCs/>
          <w:color w:val="000000"/>
          <w:lang w:val="id-ID"/>
        </w:rPr>
      </w:pPr>
      <w:r w:rsidRPr="00273CAE">
        <w:rPr>
          <w:rFonts w:asciiTheme="majorBidi" w:hAnsiTheme="majorBidi" w:cstheme="majorBidi"/>
          <w:b/>
          <w:bCs/>
          <w:color w:val="000000"/>
          <w:sz w:val="24"/>
          <w:szCs w:val="24"/>
          <w:lang w:val="id-ID"/>
        </w:rPr>
        <w:t>Integrasi Nilai Keagamaan dalam Bimbingan Konseling</w:t>
      </w:r>
    </w:p>
    <w:p w14:paraId="0E2378AA" w14:textId="77777777" w:rsidR="00C8213F" w:rsidRDefault="00711D48" w:rsidP="00C8213F">
      <w:pPr>
        <w:pStyle w:val="ListParagraph"/>
        <w:ind w:leftChars="0" w:left="284" w:firstLineChars="0" w:firstLine="567"/>
        <w:jc w:val="both"/>
        <w:rPr>
          <w:rFonts w:asciiTheme="majorBidi" w:hAnsiTheme="majorBidi" w:cstheme="majorBidi"/>
          <w:color w:val="000000"/>
          <w:sz w:val="24"/>
          <w:szCs w:val="24"/>
          <w:lang w:val="id-ID"/>
        </w:rPr>
      </w:pPr>
      <w:r w:rsidRPr="00C8213F">
        <w:rPr>
          <w:rFonts w:asciiTheme="majorBidi" w:hAnsiTheme="majorBidi" w:cstheme="majorBidi"/>
          <w:color w:val="000000"/>
          <w:sz w:val="24"/>
          <w:szCs w:val="24"/>
          <w:lang w:val="id-ID"/>
        </w:rPr>
        <w:t>Berdasarkan hasil observasi dan wawancara di SMK NU Sunan Ampel Poncokusumo, guru PAI tidak hanya berperan sebagai pengajar, tetapi juga sebagai pembimbing moral dan spiritual bagi siswa. Guru secara aktif mengintegrasikan nilai-nilai keagamaan dalam kegiatan bimbingan konseling informal, baik melalui dialog harian, sesi motivasi spiritual, maupun saat menangani permasalahan siswa seperti pergaulan bebas, konflik teman sebaya, dan krisis identitas keagamaan.</w:t>
      </w:r>
      <w:r w:rsidR="00C8213F" w:rsidRPr="00C8213F">
        <w:rPr>
          <w:rFonts w:asciiTheme="majorBidi" w:hAnsiTheme="majorBidi" w:cstheme="majorBidi"/>
          <w:color w:val="000000"/>
          <w:sz w:val="24"/>
          <w:szCs w:val="24"/>
          <w:lang w:val="id-ID"/>
        </w:rPr>
        <w:t xml:space="preserve"> </w:t>
      </w:r>
      <w:r w:rsidRPr="00C8213F">
        <w:rPr>
          <w:rFonts w:asciiTheme="majorBidi" w:hAnsiTheme="majorBidi" w:cstheme="majorBidi"/>
          <w:color w:val="000000"/>
          <w:sz w:val="24"/>
          <w:szCs w:val="24"/>
          <w:lang w:val="id-ID"/>
        </w:rPr>
        <w:t xml:space="preserve">Dalam salah satu wawancara, seorang guru PAI menyampaikan bahwa ia sering memfasilitasi sesi diskusi pribadi dengan siswa yang menghadapi masalah psikologis atau spiritual. Misalnya, ketika ada siswa yang merasa cemas menghadapi ujian, guru tersebut memberikan pendekatan spiritual seperti dzikir, shalat hajat, serta pemahaman tentang tawakal dan ikhtiar. Dokumentasi kegiatan juga menunjukkan adanya sesi “Ngaji Bareng” setiap Jumat pagi, di mana siswa diajak merenungi </w:t>
      </w:r>
      <w:r w:rsidRPr="00C8213F">
        <w:rPr>
          <w:rFonts w:asciiTheme="majorBidi" w:hAnsiTheme="majorBidi" w:cstheme="majorBidi"/>
          <w:color w:val="000000"/>
          <w:sz w:val="24"/>
          <w:szCs w:val="24"/>
          <w:lang w:val="id-ID"/>
        </w:rPr>
        <w:lastRenderedPageBreak/>
        <w:t>nilai-nilai kehidupan melalui pendekatan Qur’ani dan kisah-kisah inspiratif dari Nabi dan para sahabat.</w:t>
      </w:r>
      <w:r w:rsidR="00C8213F" w:rsidRPr="00C8213F">
        <w:rPr>
          <w:rFonts w:asciiTheme="majorBidi" w:hAnsiTheme="majorBidi" w:cstheme="majorBidi"/>
          <w:color w:val="000000"/>
          <w:sz w:val="24"/>
          <w:szCs w:val="24"/>
          <w:lang w:val="id-ID"/>
        </w:rPr>
        <w:t xml:space="preserve"> </w:t>
      </w:r>
      <w:r w:rsidRPr="00C8213F">
        <w:rPr>
          <w:rFonts w:asciiTheme="majorBidi" w:hAnsiTheme="majorBidi" w:cstheme="majorBidi"/>
          <w:color w:val="000000"/>
          <w:sz w:val="24"/>
          <w:szCs w:val="24"/>
          <w:lang w:val="id-ID"/>
        </w:rPr>
        <w:t>Efektivitas pendekatan ini terlihat dari perubahan perilaku beberapa siswa yang sebelumnya cenderung pasif dan bermasalah menjadi lebih aktif, kooperatif, dan menunjukkan peningkatan dalam kedisiplinan. Guru PAI menyatakan bahwa pendekatan spiritual memberikan kedekatan emosional antara guru dan siswa, sehingga siswa merasa lebih aman dan terbuka dalam menyampaikan permasalahannya.</w:t>
      </w:r>
    </w:p>
    <w:p w14:paraId="4BD1183D" w14:textId="6B8E29D5" w:rsidR="002C4BB7" w:rsidRDefault="002C4BB7" w:rsidP="00C8213F">
      <w:pPr>
        <w:pStyle w:val="ListParagraph"/>
        <w:ind w:leftChars="0" w:left="284" w:firstLineChars="0" w:firstLine="567"/>
        <w:jc w:val="both"/>
        <w:rPr>
          <w:rFonts w:ascii="Times New Roman" w:eastAsia="Times New Roman" w:hAnsi="Times New Roman"/>
          <w:sz w:val="24"/>
          <w:szCs w:val="24"/>
          <w:lang w:eastAsia="ar-SA"/>
        </w:rPr>
      </w:pPr>
      <w:r>
        <w:rPr>
          <w:rFonts w:ascii="Times New Roman" w:eastAsia="Times New Roman" w:hAnsi="Times New Roman"/>
          <w:sz w:val="24"/>
          <w:szCs w:val="24"/>
          <w:lang w:val="id-ID" w:eastAsia="ar-SA"/>
        </w:rPr>
        <w:t>Keterangan i</w:t>
      </w:r>
      <w:r w:rsidRPr="002C4BB7">
        <w:rPr>
          <w:rFonts w:ascii="Times New Roman" w:eastAsia="Times New Roman" w:hAnsi="Times New Roman"/>
          <w:sz w:val="24"/>
          <w:szCs w:val="24"/>
          <w:lang w:eastAsia="ar-SA"/>
        </w:rPr>
        <w:t xml:space="preserve">ni sejalan dengan penelitian </w:t>
      </w:r>
      <w:r>
        <w:rPr>
          <w:rFonts w:ascii="Times New Roman" w:eastAsia="Times New Roman" w:hAnsi="Times New Roman"/>
          <w:sz w:val="24"/>
          <w:szCs w:val="24"/>
          <w:lang w:eastAsia="ar-SA"/>
        </w:rPr>
        <w:fldChar w:fldCharType="begin" w:fldLock="1"/>
      </w:r>
      <w:r w:rsidR="00F87107">
        <w:rPr>
          <w:rFonts w:ascii="Times New Roman" w:eastAsia="Times New Roman" w:hAnsi="Times New Roman"/>
          <w:sz w:val="24"/>
          <w:szCs w:val="24"/>
          <w:lang w:eastAsia="ar-SA"/>
        </w:rPr>
        <w:instrText>ADDIN CSL_CITATION {"citationItems":[{"id":"ITEM-1","itemData":{"author":[{"dropping-particle":"","family":"Kahfi","given":"Al","non-dropping-particle":"","parse-names":false,"suffix":""}],"id":"ITEM-1","issue":"2","issued":{"date-parts":[["2024"]]},"page":"1-19","title":"Integrasi Manajemen Dakwah dalam Bimbingan Islam untuk Meningkatkan Keterampilan Sosial Penyalahguna NAPZA","type":"article-journal","volume":"19"},"uris":["http://www.mendeley.com/documents/?uuid=f33ff19a-66a1-40f7-8eed-8807eb169311"]}],"mendeley":{"formattedCitation":"(Kahfi 2024)","manualFormatting":"(Kahfi, 2024)","plainTextFormattedCitation":"(Kahfi 2024)","previouslyFormattedCitation":"(Kahfi 2024)"},"properties":{"noteIndex":0},"schema":"https://github.com/citation-style-language/schema/raw/master/csl-citation.json"}</w:instrText>
      </w:r>
      <w:r>
        <w:rPr>
          <w:rFonts w:ascii="Times New Roman" w:eastAsia="Times New Roman" w:hAnsi="Times New Roman"/>
          <w:sz w:val="24"/>
          <w:szCs w:val="24"/>
          <w:lang w:eastAsia="ar-SA"/>
        </w:rPr>
        <w:fldChar w:fldCharType="separate"/>
      </w:r>
      <w:r w:rsidRPr="002C4BB7">
        <w:rPr>
          <w:rFonts w:ascii="Times New Roman" w:eastAsia="Times New Roman" w:hAnsi="Times New Roman"/>
          <w:noProof/>
          <w:sz w:val="24"/>
          <w:szCs w:val="24"/>
          <w:lang w:eastAsia="ar-SA"/>
        </w:rPr>
        <w:t>(Kahfi</w:t>
      </w:r>
      <w:r>
        <w:rPr>
          <w:rFonts w:ascii="Times New Roman" w:eastAsia="Times New Roman" w:hAnsi="Times New Roman"/>
          <w:noProof/>
          <w:sz w:val="24"/>
          <w:szCs w:val="24"/>
          <w:lang w:eastAsia="ar-SA"/>
        </w:rPr>
        <w:t>,</w:t>
      </w:r>
      <w:r w:rsidRPr="002C4BB7">
        <w:rPr>
          <w:rFonts w:ascii="Times New Roman" w:eastAsia="Times New Roman" w:hAnsi="Times New Roman"/>
          <w:noProof/>
          <w:sz w:val="24"/>
          <w:szCs w:val="24"/>
          <w:lang w:eastAsia="ar-SA"/>
        </w:rPr>
        <w:t xml:space="preserve"> 2024)</w:t>
      </w:r>
      <w:r>
        <w:rPr>
          <w:rFonts w:ascii="Times New Roman" w:eastAsia="Times New Roman" w:hAnsi="Times New Roman"/>
          <w:sz w:val="24"/>
          <w:szCs w:val="24"/>
          <w:lang w:eastAsia="ar-SA"/>
        </w:rPr>
        <w:fldChar w:fldCharType="end"/>
      </w:r>
      <w:r>
        <w:rPr>
          <w:rFonts w:ascii="Times New Roman" w:eastAsia="Times New Roman" w:hAnsi="Times New Roman"/>
          <w:sz w:val="24"/>
          <w:szCs w:val="24"/>
          <w:lang w:eastAsia="ar-SA"/>
        </w:rPr>
        <w:t xml:space="preserve"> </w:t>
      </w:r>
      <w:r w:rsidRPr="002C4BB7">
        <w:rPr>
          <w:rFonts w:ascii="Times New Roman" w:eastAsia="Times New Roman" w:hAnsi="Times New Roman"/>
          <w:sz w:val="24"/>
          <w:szCs w:val="24"/>
          <w:lang w:eastAsia="ar-SA"/>
        </w:rPr>
        <w:t>bahwa integrasi manajemen dakwah dalam bimbingan Islam, melalui pendekatan spiritual seperti doa dan dzikir, efektif dalam meningkatkan keterampilan sosial dan ketahanan spiritual individu, khususnya dalam konteks rehabilitasi penyalahguna NAPZA. Meskipun konteksnya berbeda, prinsip integrasi nilai keagamaan dalam bimbingan konseling tetap relevan dalam membentuk karakter dan ketahanan spiritual siswa.</w:t>
      </w:r>
    </w:p>
    <w:p w14:paraId="23A25785" w14:textId="6E54F1E7" w:rsidR="00711D48" w:rsidRPr="00C8213F" w:rsidRDefault="00711D48" w:rsidP="00C8213F">
      <w:pPr>
        <w:pStyle w:val="ListParagraph"/>
        <w:ind w:leftChars="0" w:left="284" w:firstLineChars="0" w:firstLine="567"/>
        <w:jc w:val="both"/>
        <w:rPr>
          <w:rFonts w:asciiTheme="majorBidi" w:hAnsiTheme="majorBidi" w:cstheme="majorBidi"/>
          <w:color w:val="000000"/>
          <w:sz w:val="24"/>
          <w:szCs w:val="24"/>
          <w:lang w:val="id-ID"/>
        </w:rPr>
      </w:pPr>
      <w:r w:rsidRPr="00C8213F">
        <w:rPr>
          <w:rFonts w:asciiTheme="majorBidi" w:hAnsiTheme="majorBidi" w:cstheme="majorBidi"/>
          <w:color w:val="000000"/>
          <w:sz w:val="24"/>
          <w:szCs w:val="24"/>
          <w:lang w:val="id-ID"/>
        </w:rPr>
        <w:t>Integrasi nilai keagamaan dalam bimbingan konseling oleh guru PAI di SMK NU Sunan Ampel Poncokusumo terbukti efektif dalam membantu pemecahan masalah siswa secara individual serta membangun ikatan emosional dan spiritual yang kuat antara guru dan siswa. Strategi ini sangat penting mengingat tantangan perkembangan remaja generasi Z yang rentan terhadap pengaruh negatif dari luar. Temuan ini didukung oleh penelitian sebelumnya dan teori yang telah ada, yang menekankan pentingnya integrasi nilai keagamaan dalam pendidikan untuk membentuk karakter dan ketahanan spiritual siswa.</w:t>
      </w:r>
    </w:p>
    <w:p w14:paraId="5D0BF3E9" w14:textId="77777777" w:rsidR="00F21F97" w:rsidRPr="00F21F97" w:rsidRDefault="00F21F97" w:rsidP="00F21F97">
      <w:pPr>
        <w:spacing w:line="276" w:lineRule="auto"/>
        <w:ind w:left="-2" w:firstLineChars="294" w:firstLine="706"/>
        <w:jc w:val="both"/>
        <w:rPr>
          <w:color w:val="000000"/>
          <w:lang w:val="id-ID"/>
        </w:rPr>
      </w:pPr>
      <w:r w:rsidRPr="00F21F97">
        <w:rPr>
          <w:color w:val="000000"/>
          <w:lang w:val="id-ID"/>
        </w:rPr>
        <w:t>Berdasarkan hasil penelitian di SMK NU Sunan Ampel Poncokusumo, strategi pembelajaran inovatif ini memberikan dampak posistif dalam menghadapi siswa generasi Z dan Meningkatkan Efektivitas Pembelajaran PAI. Siswa menjadi lebih antusias, aktif dalam diskusi, dan mampu mengaplikasikan nilai-nilai islam dalam kehidupan sehari-hari. Dengan strategi inovatif, tujuan utama guru PAI dalam membentuk karakter dan moral generasi Z yang kokoh di tengah tantangan globalisasi dan kemajuan teknologi dapat tercapai dengan baik. Siswa SMK NU Sunan Ampel Poncokusumo diharapkan mampu menjadi generasi yang tidak hanya memeiliki kecerdasan akademik tetapi juga memiliki moral yang sesuai dengan prinsip-prinsip islam Oleh karena itu, pengembangan strategi pembelajaran yang inovatif dan interaktif perlu terus dilakukan agar pendidikan agama Islam dapat lebih relevan dan mampu menangani tantangan di era teknologi saat ini.</w:t>
      </w:r>
    </w:p>
    <w:p w14:paraId="73852FBD" w14:textId="77777777" w:rsidR="00E1031D" w:rsidRPr="005C3007" w:rsidRDefault="00E1031D" w:rsidP="00F21F97">
      <w:pPr>
        <w:ind w:leftChars="0" w:left="0" w:firstLineChars="0" w:firstLine="0"/>
        <w:rPr>
          <w:color w:val="000000"/>
          <w:lang w:val="id-ID"/>
        </w:rPr>
      </w:pPr>
    </w:p>
    <w:p w14:paraId="57855D9F" w14:textId="77777777" w:rsidR="00E1031D" w:rsidRDefault="00000000">
      <w:pPr>
        <w:tabs>
          <w:tab w:val="left" w:pos="340"/>
        </w:tabs>
        <w:spacing w:line="276" w:lineRule="auto"/>
        <w:ind w:left="0" w:hanging="2"/>
        <w:rPr>
          <w:b/>
          <w:smallCaps/>
          <w:lang w:val="id-ID"/>
        </w:rPr>
      </w:pPr>
      <w:r w:rsidRPr="00F21F97">
        <w:rPr>
          <w:b/>
          <w:smallCaps/>
          <w:lang w:val="id-ID"/>
        </w:rPr>
        <w:t>PENUTUP</w:t>
      </w:r>
    </w:p>
    <w:p w14:paraId="1CCBCD17" w14:textId="4CA381D5" w:rsidR="00D703D4" w:rsidRPr="00D703D4" w:rsidRDefault="00D703D4" w:rsidP="007A6531">
      <w:pPr>
        <w:spacing w:line="276" w:lineRule="auto"/>
        <w:ind w:leftChars="0" w:left="0" w:firstLineChars="0" w:firstLine="567"/>
        <w:jc w:val="both"/>
        <w:textDirection w:val="lrTb"/>
        <w:textAlignment w:val="auto"/>
        <w:outlineLvl w:val="9"/>
        <w:rPr>
          <w:position w:val="0"/>
          <w:lang w:val="en-ID" w:eastAsia="en-ID"/>
        </w:rPr>
      </w:pPr>
      <w:r>
        <w:rPr>
          <w:position w:val="0"/>
          <w:lang w:val="en-ID" w:eastAsia="en-ID"/>
        </w:rPr>
        <w:t>Berdasarkan hasil p</w:t>
      </w:r>
      <w:r w:rsidRPr="00D703D4">
        <w:rPr>
          <w:position w:val="0"/>
          <w:lang w:val="en-ID" w:eastAsia="en-ID"/>
        </w:rPr>
        <w:t xml:space="preserve">enelitian </w:t>
      </w:r>
      <w:r>
        <w:rPr>
          <w:position w:val="0"/>
          <w:lang w:val="en-ID" w:eastAsia="en-ID"/>
        </w:rPr>
        <w:t>yang dilakukan</w:t>
      </w:r>
      <w:r w:rsidRPr="00D703D4">
        <w:rPr>
          <w:position w:val="0"/>
          <w:lang w:val="en-ID" w:eastAsia="en-ID"/>
        </w:rPr>
        <w:t xml:space="preserve"> guru PAI di SMK NU Sunan Ampel Poncokusumo menghadapi berbagai tantangan dalam menghadapi siswa generasi Z. Tantangan tersebut meliputi rendahnya minat siswa terhadap metode pembelajaran konvensional, keterpaparan terhadap konten keagamaan yang radikal dan liberal, kesulitan dalam menerapkan metode yang efektif dan relevan, serta sikap kritis dan terbuka siswa terhadap diskursus keagamaan. Fenomena ini menjadi hambatan sekaligus peluang bagi guru PAI untuk berinovasi dalam menyampaikan materi keagamaan yang tidak hanya informatif, tetapi juga menyentuh sisi emosional dan spiritual siswa.</w:t>
      </w:r>
      <w:r w:rsidR="00BD2201">
        <w:rPr>
          <w:position w:val="0"/>
          <w:lang w:val="en-ID" w:eastAsia="en-ID"/>
        </w:rPr>
        <w:t xml:space="preserve"> Dari berbagai </w:t>
      </w:r>
      <w:r w:rsidRPr="00D703D4">
        <w:rPr>
          <w:position w:val="0"/>
          <w:lang w:val="en-ID" w:eastAsia="en-ID"/>
        </w:rPr>
        <w:t xml:space="preserve">tantangan tersebut, guru PAI mengembangkan beberapa strategi pembelajaran inovatif yang terbukti efektif, antara lain melalui pemanfaatan </w:t>
      </w:r>
      <w:r w:rsidRPr="00D703D4">
        <w:rPr>
          <w:position w:val="0"/>
          <w:lang w:val="en-ID" w:eastAsia="en-ID"/>
        </w:rPr>
        <w:lastRenderedPageBreak/>
        <w:t>media digital interaktif, penerapan pembelajaran berbasis proyek (</w:t>
      </w:r>
      <w:r w:rsidRPr="00D703D4">
        <w:rPr>
          <w:i/>
          <w:iCs/>
          <w:position w:val="0"/>
          <w:lang w:val="en-ID" w:eastAsia="en-ID"/>
        </w:rPr>
        <w:t>Project-Based Learning</w:t>
      </w:r>
      <w:r w:rsidRPr="00D703D4">
        <w:rPr>
          <w:position w:val="0"/>
          <w:lang w:val="en-ID" w:eastAsia="en-ID"/>
        </w:rPr>
        <w:t>), serta integrasi nilai-nilai keislaman dalam bimbingan konseling. Strategi-strategi ini tidak hanya meningkatkan partisipasi siswa, tetapi juga membantu mereka mengaitkan nilai-nilai agama dengan kehidupan nyata. Hasil penelitian ini memperkuat pentingnya pendekatan pembelajaran yang kontekstual, kreatif, dan relevan dalam membentuk karakter keagamaan generasi Z di era digital.</w:t>
      </w:r>
    </w:p>
    <w:p w14:paraId="3267D72D" w14:textId="77777777" w:rsidR="007A6531" w:rsidRDefault="00BD2201" w:rsidP="007A6531">
      <w:pPr>
        <w:spacing w:line="276" w:lineRule="auto"/>
        <w:ind w:leftChars="0" w:left="0" w:firstLineChars="0" w:firstLine="567"/>
        <w:jc w:val="both"/>
        <w:textDirection w:val="lrTb"/>
        <w:textAlignment w:val="auto"/>
        <w:outlineLvl w:val="9"/>
        <w:rPr>
          <w:position w:val="0"/>
          <w:lang w:val="en-ID" w:eastAsia="en-ID"/>
        </w:rPr>
      </w:pPr>
      <w:r>
        <w:rPr>
          <w:position w:val="0"/>
          <w:lang w:val="en-ID" w:eastAsia="en-ID"/>
        </w:rPr>
        <w:t xml:space="preserve">Berdasarkan kesimpulan yang telah dipaparkan, </w:t>
      </w:r>
      <w:r w:rsidR="00D703D4" w:rsidRPr="00D703D4">
        <w:rPr>
          <w:position w:val="0"/>
          <w:lang w:val="en-ID" w:eastAsia="en-ID"/>
        </w:rPr>
        <w:t xml:space="preserve">Penelitian ini memberikan beberapa saran penting. </w:t>
      </w:r>
      <w:r>
        <w:rPr>
          <w:position w:val="0"/>
          <w:lang w:val="en-ID" w:eastAsia="en-ID"/>
        </w:rPr>
        <w:t>1) G</w:t>
      </w:r>
      <w:r w:rsidR="00D703D4" w:rsidRPr="00D703D4">
        <w:rPr>
          <w:position w:val="0"/>
          <w:lang w:val="en-ID" w:eastAsia="en-ID"/>
        </w:rPr>
        <w:t xml:space="preserve">uru PAI, diharapkan agar terus meningkatkan kompetensi dalam penggunaan teknologi pembelajaran serta menerapkan pendekatan yang partisipatif, kontekstual, dan dialogis, agar pembelajaran PAI lebih menarik dan bermakna. </w:t>
      </w:r>
      <w:r>
        <w:rPr>
          <w:position w:val="0"/>
          <w:lang w:val="en-ID" w:eastAsia="en-ID"/>
        </w:rPr>
        <w:t>2) SMK NU Sunan Ampel sebagai p</w:t>
      </w:r>
      <w:r w:rsidR="00D703D4" w:rsidRPr="00D703D4">
        <w:rPr>
          <w:position w:val="0"/>
          <w:lang w:val="en-ID" w:eastAsia="en-ID"/>
        </w:rPr>
        <w:t xml:space="preserve">ihak sekolah, disarankan agar memberikan dukungan sarana dan prasarana yang memadai serta menyediakan ruang inovasi bagi guru dalam mengembangkan metode pembelajaran yang adaptif terhadap kebutuhan generasi Z. </w:t>
      </w:r>
      <w:r>
        <w:rPr>
          <w:position w:val="0"/>
          <w:lang w:val="en-ID" w:eastAsia="en-ID"/>
        </w:rPr>
        <w:t>3) S</w:t>
      </w:r>
      <w:r w:rsidR="00D703D4" w:rsidRPr="00D703D4">
        <w:rPr>
          <w:position w:val="0"/>
          <w:lang w:val="en-ID" w:eastAsia="en-ID"/>
        </w:rPr>
        <w:t>iswa, diharapkan untuk bersikap terbuka dan aktif dalam mengikuti pembelajaran, serta menggunakan teknologi secara bijak untuk memperdalam pemahaman terhadap nilai-nilai keislaman yang moderat dan aplikatif dalam kehidupan sehari-hari.</w:t>
      </w:r>
      <w:r w:rsidR="007A6531">
        <w:rPr>
          <w:position w:val="0"/>
          <w:lang w:val="en-ID" w:eastAsia="en-ID"/>
        </w:rPr>
        <w:t xml:space="preserve"> </w:t>
      </w:r>
    </w:p>
    <w:p w14:paraId="383B9C90" w14:textId="442AA0CE" w:rsidR="00D703D4" w:rsidRPr="00D703D4" w:rsidRDefault="00D703D4" w:rsidP="007A6531">
      <w:pPr>
        <w:spacing w:line="276" w:lineRule="auto"/>
        <w:ind w:leftChars="0" w:left="0" w:firstLineChars="0" w:firstLine="567"/>
        <w:jc w:val="both"/>
        <w:textDirection w:val="lrTb"/>
        <w:textAlignment w:val="auto"/>
        <w:outlineLvl w:val="9"/>
        <w:rPr>
          <w:position w:val="0"/>
          <w:lang w:val="en-ID" w:eastAsia="en-ID"/>
        </w:rPr>
      </w:pPr>
      <w:r w:rsidRPr="00D703D4">
        <w:rPr>
          <w:position w:val="0"/>
          <w:lang w:val="en-ID" w:eastAsia="en-ID"/>
        </w:rPr>
        <w:t>Penelitian ini memiliki beberapa keterbatasan. Dari sisi teori, kajian ini belum secara eksplisit mengaitkan temuan dengan teori psikologi perkembangan atau teori pendidikan kritis yang mendalam. Fokus penelitian juga terbatas pada satu sekolah, sehingga hasilnya belum dapat digeneralisasi secara luas ke konteks sekolah lainnya. Selain itu, evaluasi keberhasilan strategi inovatif masih bersifat deskriptif dan kualitatif, belum dilengkapi dengan pengukuran kuantitatif yang terstruktur. Oleh karena itu, peneliti selanjutnya disarankan untuk memperluas cakupan lokasi, memperkaya pendekatan teori, serta menggabungkan metode kuantitatif dan kualitatif agar diperoleh gambaran yang lebih komprehensif mengenai efektivitas strategi pembelajaran PAI bagi siswa generasi Z.</w:t>
      </w:r>
    </w:p>
    <w:p w14:paraId="29702D3C" w14:textId="77777777" w:rsidR="003257E0" w:rsidRDefault="003257E0" w:rsidP="00F21F97">
      <w:pPr>
        <w:spacing w:line="276" w:lineRule="auto"/>
        <w:ind w:left="-2" w:firstLineChars="295" w:firstLine="711"/>
        <w:jc w:val="both"/>
        <w:rPr>
          <w:b/>
          <w:bCs/>
          <w:lang w:val="id-ID"/>
        </w:rPr>
      </w:pPr>
    </w:p>
    <w:p w14:paraId="083CCA5D" w14:textId="439E52A8" w:rsidR="007A6531" w:rsidRDefault="00835758" w:rsidP="007A6531">
      <w:pPr>
        <w:spacing w:line="276" w:lineRule="auto"/>
        <w:ind w:left="-2" w:firstLineChars="0" w:firstLine="2"/>
        <w:jc w:val="both"/>
        <w:rPr>
          <w:b/>
          <w:bCs/>
          <w:lang w:val="id-ID"/>
        </w:rPr>
      </w:pPr>
      <w:r>
        <w:rPr>
          <w:b/>
          <w:bCs/>
          <w:lang w:val="id-ID"/>
        </w:rPr>
        <w:t>PERYATAAN PENULIS</w:t>
      </w:r>
    </w:p>
    <w:p w14:paraId="47612E2A" w14:textId="7E482EC8" w:rsidR="00835758" w:rsidRDefault="00835758" w:rsidP="007A6531">
      <w:pPr>
        <w:spacing w:line="276" w:lineRule="auto"/>
        <w:ind w:left="-2" w:firstLineChars="0" w:firstLine="2"/>
        <w:jc w:val="both"/>
        <w:rPr>
          <w:b/>
          <w:bCs/>
          <w:lang w:val="id-ID"/>
        </w:rPr>
      </w:pPr>
      <w:r>
        <w:rPr>
          <w:b/>
          <w:bCs/>
          <w:lang w:val="id-ID"/>
        </w:rPr>
        <w:t xml:space="preserve">Pendanaan </w:t>
      </w:r>
    </w:p>
    <w:p w14:paraId="14BD7211" w14:textId="5FFA431F" w:rsidR="00835758" w:rsidRPr="00835758" w:rsidRDefault="00835758" w:rsidP="00433DA3">
      <w:pPr>
        <w:spacing w:line="276" w:lineRule="auto"/>
        <w:ind w:left="-2" w:firstLineChars="0" w:firstLine="569"/>
        <w:jc w:val="both"/>
        <w:rPr>
          <w:lang w:val="id-ID"/>
        </w:rPr>
      </w:pPr>
      <w:r w:rsidRPr="00835758">
        <w:rPr>
          <w:lang w:val="id-ID"/>
        </w:rPr>
        <w:t>Penelitian ini tidak dibiayai oleh lembaga pihak manapun atau dibiayai secara mandiri oleh penulis</w:t>
      </w:r>
    </w:p>
    <w:p w14:paraId="1AC95BDD" w14:textId="5F078B9F" w:rsidR="00835758" w:rsidRDefault="00835758" w:rsidP="007A6531">
      <w:pPr>
        <w:spacing w:line="276" w:lineRule="auto"/>
        <w:ind w:left="-2" w:firstLineChars="0" w:firstLine="2"/>
        <w:jc w:val="both"/>
        <w:rPr>
          <w:b/>
          <w:bCs/>
          <w:lang w:val="id-ID"/>
        </w:rPr>
      </w:pPr>
      <w:r>
        <w:rPr>
          <w:b/>
          <w:bCs/>
          <w:lang w:val="id-ID"/>
        </w:rPr>
        <w:t>Kontribusi Penulis</w:t>
      </w:r>
    </w:p>
    <w:p w14:paraId="005BD2B1" w14:textId="017C1FF8" w:rsidR="00835758" w:rsidRPr="00835758" w:rsidRDefault="00835758" w:rsidP="00433DA3">
      <w:pPr>
        <w:spacing w:line="276" w:lineRule="auto"/>
        <w:ind w:left="-2" w:firstLineChars="0" w:firstLine="569"/>
        <w:jc w:val="both"/>
        <w:rPr>
          <w:lang w:val="id-ID"/>
        </w:rPr>
      </w:pPr>
      <w:r w:rsidRPr="00835758">
        <w:t>Penulis bertanggung jawab penuh atas seluruh tahapan penelitian ini, mulai dari penyusunan latar belakang, perumusan masalah, kajian teori, pengumpulan dan analisis data, hingga penyusunan kesimpulan dan penulisan artikel. Penulis juga melakukan proses observasi, wawancara, serta dokumentasi secara langsung di lapangan untuk memastikan validitas data. Semua gagasan, interpretasi, dan kesimpulan yang disajikan dalam artikel ini sepenuhnya merupakan hasil pemikiran dan kerja mandiri penulis.</w:t>
      </w:r>
    </w:p>
    <w:p w14:paraId="2D46FC31" w14:textId="2D24E1FB" w:rsidR="00835758" w:rsidRDefault="00835758" w:rsidP="007A6531">
      <w:pPr>
        <w:spacing w:line="276" w:lineRule="auto"/>
        <w:ind w:left="-2" w:firstLineChars="0" w:firstLine="2"/>
        <w:jc w:val="both"/>
        <w:rPr>
          <w:b/>
          <w:bCs/>
          <w:lang w:val="id-ID"/>
        </w:rPr>
      </w:pPr>
      <w:r>
        <w:rPr>
          <w:b/>
          <w:bCs/>
          <w:lang w:val="id-ID"/>
        </w:rPr>
        <w:t>Ucapan Terima kasih</w:t>
      </w:r>
    </w:p>
    <w:p w14:paraId="4E4AEF1F" w14:textId="6206A3E1" w:rsidR="00835758" w:rsidRPr="00433DA3" w:rsidRDefault="00835758" w:rsidP="00433DA3">
      <w:pPr>
        <w:spacing w:line="276" w:lineRule="auto"/>
        <w:ind w:left="-2" w:firstLineChars="0" w:firstLine="569"/>
        <w:jc w:val="both"/>
        <w:rPr>
          <w:lang w:val="id-ID"/>
        </w:rPr>
      </w:pPr>
      <w:r w:rsidRPr="00433DA3">
        <w:rPr>
          <w:lang w:val="id-ID"/>
        </w:rPr>
        <w:t xml:space="preserve">Penulis menyampaikan terima kasih yang sebesar-besarnya kepada Kepala Sekolah dan guru-guru SMK NU Sunan Ampel Poncokusumo, khususnya guru Pendidikan Agama Islam, yang telah memberikan izin, dukungan, dan informasi selama proses penelitian berlangsung. </w:t>
      </w:r>
      <w:r w:rsidRPr="00433DA3">
        <w:t xml:space="preserve">Ucapan terima kasih juga disampaikan kepada para siswa yang telah bersedia menjadi informan </w:t>
      </w:r>
      <w:r w:rsidRPr="00433DA3">
        <w:lastRenderedPageBreak/>
        <w:t xml:space="preserve">dalam penelitian ini. Tidak lupa, penulis juga berterima kasih kepada para reviewer dan editor jurnal </w:t>
      </w:r>
      <w:r w:rsidRPr="00433DA3">
        <w:rPr>
          <w:i/>
          <w:iCs/>
        </w:rPr>
        <w:t>Al-Musannif</w:t>
      </w:r>
      <w:r w:rsidRPr="00433DA3">
        <w:t xml:space="preserve"> atas masukan dan saran yang sangat berharga dalam penyempurnaan naskah artikel ini.</w:t>
      </w:r>
    </w:p>
    <w:p w14:paraId="786A104A" w14:textId="77777777" w:rsidR="00E1031D" w:rsidRDefault="00E1031D" w:rsidP="008E0C1B">
      <w:pPr>
        <w:ind w:leftChars="0" w:left="0" w:firstLineChars="0" w:firstLine="0"/>
        <w:rPr>
          <w:color w:val="C00000"/>
          <w:lang w:val="en-ID"/>
        </w:rPr>
      </w:pPr>
    </w:p>
    <w:p w14:paraId="3E7210BB" w14:textId="77777777" w:rsidR="003257E0" w:rsidRPr="003257E0" w:rsidRDefault="003257E0">
      <w:pPr>
        <w:ind w:left="0" w:hanging="2"/>
        <w:rPr>
          <w:color w:val="C00000"/>
          <w:lang w:val="en-ID"/>
        </w:rPr>
      </w:pPr>
    </w:p>
    <w:p w14:paraId="17FFD481" w14:textId="77777777" w:rsidR="00E1031D" w:rsidRDefault="00000000">
      <w:pPr>
        <w:tabs>
          <w:tab w:val="left" w:pos="340"/>
        </w:tabs>
        <w:spacing w:line="276" w:lineRule="auto"/>
        <w:ind w:left="0" w:hanging="2"/>
        <w:rPr>
          <w:b/>
          <w:smallCaps/>
        </w:rPr>
      </w:pPr>
      <w:bookmarkStart w:id="10" w:name="_Hlk193726685"/>
      <w:r>
        <w:rPr>
          <w:b/>
          <w:smallCaps/>
        </w:rPr>
        <w:t>DAFTAR RUJUKAN</w:t>
      </w:r>
    </w:p>
    <w:p w14:paraId="5BF7F564" w14:textId="3C88E1A1" w:rsidR="008E0C1B" w:rsidRPr="008E0C1B" w:rsidRDefault="00F21F97" w:rsidP="00C763FE">
      <w:pPr>
        <w:widowControl w:val="0"/>
        <w:autoSpaceDE w:val="0"/>
        <w:autoSpaceDN w:val="0"/>
        <w:adjustRightInd w:val="0"/>
        <w:spacing w:line="276" w:lineRule="auto"/>
        <w:ind w:left="708" w:hangingChars="296" w:hanging="710"/>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8E0C1B" w:rsidRPr="008E0C1B">
        <w:rPr>
          <w:noProof/>
        </w:rPr>
        <w:t xml:space="preserve">Abbas Zainuddin, Prasetya Benny, Susandi Ari. 2022. “Peran Guru PAI Dalam Meningkatkan Disiplin Belajar Siswa Di SMP Islam Hikmatul Hasanah Kecamatan Tegalsiwalan Kabupaten Probolinggo.” </w:t>
      </w:r>
      <w:r w:rsidR="008E0C1B" w:rsidRPr="008E0C1B">
        <w:rPr>
          <w:i/>
          <w:iCs/>
          <w:noProof/>
        </w:rPr>
        <w:t>Sekolah Tinggi Agama Islam Muhammadiyah Probolinggo</w:t>
      </w:r>
      <w:r w:rsidR="008E0C1B" w:rsidRPr="008E0C1B">
        <w:rPr>
          <w:noProof/>
        </w:rPr>
        <w:t xml:space="preserve"> 4 (1): 447–58. </w:t>
      </w:r>
      <w:r w:rsidR="008E0C1B" w:rsidRPr="008E0C1B">
        <w:rPr>
          <w:noProof/>
          <w:color w:val="007BB8"/>
          <w:u w:val="single"/>
        </w:rPr>
        <w:t>https://journal.universitaspahlawan.ac.id/index.php/jpdk/article/view/3756.</w:t>
      </w:r>
    </w:p>
    <w:p w14:paraId="528DD7C4"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Alruthaya, Ali, Thanh Thuy Nguyen, and Sachithra Lokuge. 2021. “The Application of Digital Technology and the Learning Characteristics of Generation Z in Higher Education.” </w:t>
      </w:r>
      <w:r w:rsidRPr="008E0C1B">
        <w:rPr>
          <w:i/>
          <w:iCs/>
          <w:noProof/>
        </w:rPr>
        <w:t>ACIS 2021 - Australasian Conference on Information Systems, Proceedings</w:t>
      </w:r>
      <w:r w:rsidRPr="008E0C1B">
        <w:rPr>
          <w:noProof/>
        </w:rPr>
        <w:t xml:space="preserve">, 1–7. </w:t>
      </w:r>
      <w:r w:rsidRPr="008E0C1B">
        <w:rPr>
          <w:noProof/>
          <w:color w:val="007BB8"/>
          <w:u w:val="single"/>
        </w:rPr>
        <w:t>https://doi.org/10.48550/arXiv.2111.05991.</w:t>
      </w:r>
    </w:p>
    <w:p w14:paraId="269B5D43"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Andy Sanjaya M, and Rahmat Dwi Putranto. 2022. “Upaya Pencegahan Radikalisme Melalui Media Sosial Di Kalangan Remaja.” </w:t>
      </w:r>
      <w:r w:rsidRPr="008E0C1B">
        <w:rPr>
          <w:i/>
          <w:iCs/>
          <w:noProof/>
        </w:rPr>
        <w:t>J-CEKI : Jurnal Cendekia Ilmiah</w:t>
      </w:r>
      <w:r w:rsidRPr="008E0C1B">
        <w:rPr>
          <w:noProof/>
        </w:rPr>
        <w:t xml:space="preserve"> 2 (1): 63–69. </w:t>
      </w:r>
      <w:r w:rsidRPr="008E0C1B">
        <w:rPr>
          <w:noProof/>
          <w:color w:val="007BB8"/>
          <w:u w:val="single"/>
        </w:rPr>
        <w:t>https://doi.org/10.56799/jceki.v2i1.1173.</w:t>
      </w:r>
    </w:p>
    <w:p w14:paraId="31558BC3"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Aulia, Nabila, and Ahmad Yusam Thobroni. 2024. “Pembentukan Karakter Religius Melalui Mata Pelajaran Pendidikan Agama Islam Pada Generasi Z” 4:99–105. </w:t>
      </w:r>
      <w:r w:rsidRPr="008E0C1B">
        <w:rPr>
          <w:noProof/>
          <w:color w:val="007BB8"/>
          <w:u w:val="single"/>
        </w:rPr>
        <w:t>https://ejurnal.mmnesia.id/index.php/TADIB/article/view/200.</w:t>
      </w:r>
    </w:p>
    <w:p w14:paraId="39DF8910"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Azizah, Zahra Nur, Wiwin Luqna, and Hunaida Abd. 2024. “Pendidikan Islam Dan Tantangan Era 4 . 0 : Strategi Penanaman Nilai Toleransi Pada Generasi Z.” </w:t>
      </w:r>
      <w:r w:rsidRPr="008E0C1B">
        <w:rPr>
          <w:i/>
          <w:iCs/>
          <w:noProof/>
        </w:rPr>
        <w:t>2</w:t>
      </w:r>
      <w:r w:rsidRPr="008E0C1B">
        <w:rPr>
          <w:noProof/>
        </w:rPr>
        <w:t xml:space="preserve"> 4:89–98. </w:t>
      </w:r>
      <w:r w:rsidRPr="008E0C1B">
        <w:rPr>
          <w:noProof/>
          <w:color w:val="007BB8"/>
          <w:u w:val="single"/>
        </w:rPr>
        <w:t>https://ejurnal.mmnesia.id/index.php/TADIB/article/view/199.</w:t>
      </w:r>
    </w:p>
    <w:p w14:paraId="4F9A00C1"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Devita, Rini, and Cepi Budiyanto. 2022. “PADA PEMBELAJARAN IPA DI KELAS IV SDN 1 MEKARSARI SAAT Bale Aksara : Jurnal Pendidikan Sekolah Dasar” 03 (01): 29–</w:t>
      </w:r>
      <w:r w:rsidRPr="008E0C1B">
        <w:rPr>
          <w:noProof/>
          <w:color w:val="007BB8"/>
          <w:u w:val="single"/>
        </w:rPr>
        <w:t>36. https://journal.institutpendidikan.ac.id/index.php/baleaksara/article/view/1920.</w:t>
      </w:r>
    </w:p>
    <w:p w14:paraId="5B5EC5F0" w14:textId="77777777" w:rsid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Edi Kuswanto. 2021. “Peranan Guru PAI Dalam Pendidikan Akhlak Di Sekolah.” </w:t>
      </w:r>
      <w:r w:rsidRPr="008E0C1B">
        <w:rPr>
          <w:i/>
          <w:iCs/>
          <w:noProof/>
        </w:rPr>
        <w:t>Mudarrisa: Jurnal Kajian Pendidikan Islam</w:t>
      </w:r>
      <w:r w:rsidRPr="008E0C1B">
        <w:rPr>
          <w:noProof/>
        </w:rPr>
        <w:t xml:space="preserve"> 6 (2): 194–220. </w:t>
      </w:r>
    </w:p>
    <w:p w14:paraId="621BD310" w14:textId="02BE58BC" w:rsidR="008E0C1B" w:rsidRPr="008E0C1B" w:rsidRDefault="008E0C1B" w:rsidP="00C763FE">
      <w:pPr>
        <w:widowControl w:val="0"/>
        <w:autoSpaceDE w:val="0"/>
        <w:autoSpaceDN w:val="0"/>
        <w:adjustRightInd w:val="0"/>
        <w:spacing w:line="276" w:lineRule="auto"/>
        <w:ind w:leftChars="294" w:left="706" w:firstLineChars="0" w:firstLine="1"/>
        <w:jc w:val="both"/>
        <w:rPr>
          <w:noProof/>
          <w:color w:val="007BB8"/>
          <w:u w:val="single"/>
        </w:rPr>
      </w:pPr>
      <w:r w:rsidRPr="008E0C1B">
        <w:rPr>
          <w:noProof/>
          <w:color w:val="007BB8"/>
          <w:u w:val="single"/>
        </w:rPr>
        <w:t>https://doi.org/10.18326/mdr.v6i2.194-220.</w:t>
      </w:r>
    </w:p>
    <w:p w14:paraId="607CFCAE" w14:textId="77777777" w:rsidR="008E0C1B" w:rsidRPr="008E0C1B" w:rsidRDefault="008E0C1B" w:rsidP="00C763FE">
      <w:pPr>
        <w:widowControl w:val="0"/>
        <w:autoSpaceDE w:val="0"/>
        <w:autoSpaceDN w:val="0"/>
        <w:adjustRightInd w:val="0"/>
        <w:spacing w:line="276" w:lineRule="auto"/>
        <w:ind w:left="708" w:hangingChars="296" w:hanging="710"/>
        <w:jc w:val="both"/>
        <w:rPr>
          <w:noProof/>
          <w:color w:val="007BB8"/>
          <w:u w:val="single"/>
        </w:rPr>
      </w:pPr>
      <w:r w:rsidRPr="008E0C1B">
        <w:rPr>
          <w:noProof/>
        </w:rPr>
        <w:t xml:space="preserve">Fahrudin, Fahrudin, Ansari Ansari, and Ahmad Shofiyuddin Ichsan. 2021. “Pembelajaran Konvensional Dan Kritis Kreatif Dalam Perspektif Pendidikan Islam.” </w:t>
      </w:r>
      <w:r w:rsidRPr="008E0C1B">
        <w:rPr>
          <w:i/>
          <w:iCs/>
          <w:noProof/>
        </w:rPr>
        <w:t>Hikmah</w:t>
      </w:r>
      <w:r w:rsidRPr="008E0C1B">
        <w:rPr>
          <w:noProof/>
        </w:rPr>
        <w:t xml:space="preserve"> 18 (1): 64–80. </w:t>
      </w:r>
      <w:r w:rsidRPr="008E0C1B">
        <w:rPr>
          <w:noProof/>
          <w:color w:val="007BB8"/>
          <w:u w:val="single"/>
        </w:rPr>
        <w:t>https://doi.org/10.53802/hikmah.v18i1.101.</w:t>
      </w:r>
    </w:p>
    <w:p w14:paraId="35F68052"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Hadiningrat, Wahyu, and Kurniawan Tri Wibowo. 2023. “Penanggulangan Penyebaran Radikalisme Melalui Media Sosial Dalam Hukum Pidana Indonesia.” </w:t>
      </w:r>
      <w:r w:rsidRPr="008E0C1B">
        <w:rPr>
          <w:i/>
          <w:iCs/>
          <w:noProof/>
        </w:rPr>
        <w:t>Jurnal Hukum Lex Generalis</w:t>
      </w:r>
      <w:r w:rsidRPr="008E0C1B">
        <w:rPr>
          <w:noProof/>
        </w:rPr>
        <w:t xml:space="preserve"> 2 (2): 121–41.</w:t>
      </w:r>
      <w:r w:rsidRPr="008E0C1B">
        <w:rPr>
          <w:noProof/>
          <w:color w:val="007BB8"/>
        </w:rPr>
        <w:t xml:space="preserve"> </w:t>
      </w:r>
      <w:r w:rsidRPr="008E0C1B">
        <w:rPr>
          <w:noProof/>
          <w:color w:val="007BB8"/>
          <w:u w:val="single"/>
        </w:rPr>
        <w:t>https://doi.org/10.56370/jhlg.v4i2.304.</w:t>
      </w:r>
    </w:p>
    <w:p w14:paraId="4CA58CD9"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Hairani, Esi, Yanti Susanti, and Rahma Mahdiyah. 2024. “Kajian Literatur Tentang Media Pembelajaran Interaktif Dan Minat Belajar Pendidikan Agama Islam Di Sekolah.” </w:t>
      </w:r>
      <w:r w:rsidRPr="008E0C1B">
        <w:rPr>
          <w:i/>
          <w:iCs/>
          <w:noProof/>
        </w:rPr>
        <w:t>EDUKATIF : JURNAL ILMU PENDIDIKAN</w:t>
      </w:r>
      <w:r w:rsidRPr="008E0C1B">
        <w:rPr>
          <w:noProof/>
        </w:rPr>
        <w:t xml:space="preserve"> 6 (4): 3190–99. </w:t>
      </w:r>
      <w:r w:rsidRPr="008E0C1B">
        <w:rPr>
          <w:noProof/>
          <w:color w:val="007BB8"/>
          <w:u w:val="single"/>
        </w:rPr>
        <w:t>https://doi.org/10.31004/edukatif.v6i4.7064.</w:t>
      </w:r>
    </w:p>
    <w:p w14:paraId="0619507B"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Herlina, Herlina, Mardiah Astuti, Haza Triyunita, Tri Diah Rahmawati, and Nuzul Yana. 2024. </w:t>
      </w:r>
      <w:r w:rsidRPr="008E0C1B">
        <w:rPr>
          <w:noProof/>
        </w:rPr>
        <w:lastRenderedPageBreak/>
        <w:t xml:space="preserve">“Pemanfaatan Media Digital Dalam Menarik Minat Siswa Di SD/MI Terhadap Pembelajaran PAI.” </w:t>
      </w:r>
      <w:r w:rsidRPr="008E0C1B">
        <w:rPr>
          <w:i/>
          <w:iCs/>
          <w:noProof/>
        </w:rPr>
        <w:t>Indo-MathEdu Intellectuals Journal</w:t>
      </w:r>
      <w:r w:rsidRPr="008E0C1B">
        <w:rPr>
          <w:noProof/>
        </w:rPr>
        <w:t xml:space="preserve"> 5 (6): 8265–77. </w:t>
      </w:r>
      <w:r w:rsidRPr="00C763FE">
        <w:rPr>
          <w:noProof/>
          <w:color w:val="007BB8"/>
          <w:u w:val="single"/>
        </w:rPr>
        <w:t>https://doi.org/10.54373/imeij.v5i6.2431.</w:t>
      </w:r>
    </w:p>
    <w:p w14:paraId="14312486"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Idris, Djamaluddin M, and Usman Usman. 2019. “Peranan Pendidikan Akhlak Dalam Mengembangkan Kepribadian Peserta Didik Di Madrasah Aliyah Negeri 1 Parepare.” </w:t>
      </w:r>
      <w:r w:rsidRPr="008E0C1B">
        <w:rPr>
          <w:i/>
          <w:iCs/>
          <w:noProof/>
        </w:rPr>
        <w:t>Al-Musannif</w:t>
      </w:r>
      <w:r w:rsidRPr="008E0C1B">
        <w:rPr>
          <w:noProof/>
        </w:rPr>
        <w:t xml:space="preserve"> 1 (2): 77–95. </w:t>
      </w:r>
      <w:r w:rsidRPr="00C763FE">
        <w:rPr>
          <w:noProof/>
          <w:color w:val="007BB8"/>
          <w:u w:val="single"/>
        </w:rPr>
        <w:t>https://doi.org/10.56324/al-musannif.v1i2.29.</w:t>
      </w:r>
    </w:p>
    <w:p w14:paraId="3C52F81B"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Iwantoro. 2023. “Model Pembelajaran Pendidikan Agama Islam Pada Generasi Z Prosiding Seminar Nasional Teknologi Komputer Dan Sains” 1 (1): 57–62. </w:t>
      </w:r>
      <w:r w:rsidRPr="00C763FE">
        <w:rPr>
          <w:noProof/>
          <w:color w:val="007BB8"/>
          <w:u w:val="single"/>
        </w:rPr>
        <w:t>https://prosiding.seminars.id/prosainteks/article/view/220.</w:t>
      </w:r>
    </w:p>
    <w:p w14:paraId="5604EBF7"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Kahfi, Al. 2024. “Integrasi Manajemen Dakwah Dalam Bimbingan Islam Untuk Meningkatkan Keterampilan Sosial Penyalahguna NAPZA” 19 (2): 1–19. </w:t>
      </w:r>
      <w:r w:rsidRPr="00C763FE">
        <w:rPr>
          <w:noProof/>
          <w:color w:val="007BB8"/>
          <w:u w:val="single"/>
        </w:rPr>
        <w:t>https://doi.org/10.24042/bu.v19i2.26111.</w:t>
      </w:r>
    </w:p>
    <w:p w14:paraId="15DD3980"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Kristi, Elizabeth, Risnawati Risnawati, and Yenni Kurniawati. 2024. “LITERASI DIGITAL GURU PAI DI SMAN 3 SIAK HULU.” </w:t>
      </w:r>
      <w:r w:rsidRPr="008E0C1B">
        <w:rPr>
          <w:i/>
          <w:iCs/>
          <w:noProof/>
        </w:rPr>
        <w:t>Tarbawi : Jurnal Pendidikan Islam</w:t>
      </w:r>
      <w:r w:rsidRPr="008E0C1B">
        <w:rPr>
          <w:noProof/>
        </w:rPr>
        <w:t xml:space="preserve"> 20 (2). </w:t>
      </w:r>
      <w:r w:rsidRPr="00C763FE">
        <w:rPr>
          <w:noProof/>
          <w:color w:val="007BB8"/>
          <w:u w:val="single"/>
        </w:rPr>
        <w:t>https://doi.org/10.34001/tarbawi.v20i2.2960.</w:t>
      </w:r>
    </w:p>
    <w:p w14:paraId="62F3A403" w14:textId="77777777" w:rsidR="008E0C1B" w:rsidRPr="00C763FE" w:rsidRDefault="008E0C1B" w:rsidP="00C763FE">
      <w:pPr>
        <w:widowControl w:val="0"/>
        <w:autoSpaceDE w:val="0"/>
        <w:autoSpaceDN w:val="0"/>
        <w:adjustRightInd w:val="0"/>
        <w:spacing w:line="276" w:lineRule="auto"/>
        <w:ind w:left="708" w:hangingChars="296" w:hanging="710"/>
        <w:jc w:val="both"/>
        <w:rPr>
          <w:noProof/>
          <w:color w:val="007BB8"/>
          <w:u w:val="single"/>
        </w:rPr>
      </w:pPr>
      <w:r w:rsidRPr="008E0C1B">
        <w:rPr>
          <w:noProof/>
        </w:rPr>
        <w:t xml:space="preserve">Kusumaningtyas, Ratri, Ina Mar’atus Sholehah, and Nika Kholifah. 2020. “Peningkatan Kualitas Pembelajaran Guru Melalui Model Dan Media Pembelajaran Bagi Generasi Z.” </w:t>
      </w:r>
      <w:r w:rsidRPr="008E0C1B">
        <w:rPr>
          <w:i/>
          <w:iCs/>
          <w:noProof/>
        </w:rPr>
        <w:t>Warta LPM</w:t>
      </w:r>
      <w:r w:rsidRPr="008E0C1B">
        <w:rPr>
          <w:noProof/>
        </w:rPr>
        <w:t xml:space="preserve"> 23 (1): 54–62. </w:t>
      </w:r>
      <w:r w:rsidRPr="00C763FE">
        <w:rPr>
          <w:noProof/>
          <w:color w:val="007BB8"/>
          <w:u w:val="single"/>
        </w:rPr>
        <w:t>https://doi.org/10.23917/warta.v23i1.9106.</w:t>
      </w:r>
    </w:p>
    <w:p w14:paraId="37E7EFFE"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Lestari, Tia, Shelia Nanda, and Syariffudin. 2024. “EFEKTIVITAS METODE CERAMAH BERVARIASI DALAM PEMBELAJARAN SEJARAH GUNA MENINGKATKAN HASIL BELAJAR SISWA.” </w:t>
      </w:r>
      <w:r w:rsidRPr="008E0C1B">
        <w:rPr>
          <w:i/>
          <w:iCs/>
          <w:noProof/>
        </w:rPr>
        <w:t>Satya Widya</w:t>
      </w:r>
      <w:r w:rsidRPr="008E0C1B">
        <w:rPr>
          <w:noProof/>
        </w:rPr>
        <w:t xml:space="preserve"> 40 (2): 143–54. </w:t>
      </w:r>
      <w:r w:rsidRPr="00C763FE">
        <w:rPr>
          <w:noProof/>
          <w:color w:val="007BB8"/>
          <w:u w:val="single"/>
        </w:rPr>
        <w:t>https://doi.org/10.24246/j.sw.2024.v40.i2.p143-154.</w:t>
      </w:r>
    </w:p>
    <w:p w14:paraId="57EEA223"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Maliki, Budi Ilham, Heni Susanti, Encep Syarifudin, and Anis Fauzi. 2024. “Kemampuan Berpikir Filsafat Dalam Perkembangan Ilmu Pendidikan Pada Generasi Z Di Sekolah Berbasis Islam Di Provinsi Banten.” </w:t>
      </w:r>
      <w:r w:rsidRPr="008E0C1B">
        <w:rPr>
          <w:i/>
          <w:iCs/>
          <w:noProof/>
        </w:rPr>
        <w:t>Edukasi Islami: Jurnal Pendidikan Islam</w:t>
      </w:r>
      <w:r w:rsidRPr="008E0C1B">
        <w:rPr>
          <w:noProof/>
        </w:rPr>
        <w:t xml:space="preserve"> 12 (001): 421–32. </w:t>
      </w:r>
      <w:r w:rsidRPr="00C763FE">
        <w:rPr>
          <w:noProof/>
          <w:color w:val="007BB8"/>
          <w:u w:val="single"/>
        </w:rPr>
        <w:t>https://jurnal.staialhidayahbogor.ac.id/index.php/ei/article/view/5393%0Ahttps://jurnal.staialhidayahbogor.ac.id/index.php/ei/article/view/5393/2086.</w:t>
      </w:r>
    </w:p>
    <w:p w14:paraId="78CF01C3"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Maulina, P, R Nafisah, and R Lestari. 2022. “Literasi Digital Masyarakat Aceh Dalam Menggunakan Media Sosial Terhadap Isu-Isu Radikalisme.” </w:t>
      </w:r>
      <w:r w:rsidRPr="008E0C1B">
        <w:rPr>
          <w:i/>
          <w:iCs/>
          <w:noProof/>
        </w:rPr>
        <w:t>Teungku: Jurnal Islam …</w:t>
      </w:r>
      <w:r w:rsidRPr="008E0C1B">
        <w:rPr>
          <w:noProof/>
        </w:rPr>
        <w:t xml:space="preserve">, 47–68. </w:t>
      </w:r>
      <w:r w:rsidRPr="00C763FE">
        <w:rPr>
          <w:noProof/>
          <w:color w:val="007BB8"/>
          <w:u w:val="single"/>
        </w:rPr>
        <w:t>https://jurnal.staidarulhikmah.ac.id/index.php/jip/article/view/3%0Ahttps://jurnal.staidarulhikmah.ac.id/index.php/jip/article/download/3/3.</w:t>
      </w:r>
    </w:p>
    <w:p w14:paraId="38838901"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Miftahul, Firman Firdaus, Muhammad Saleh, and Muamar Al Qadri. 2024. “Jurnal Kajian Dan Riset Mahasiswa Persepsi Guru PAI Dalam Menghadapi Tantangan Mengajar” 1 (5): 1030–47. </w:t>
      </w:r>
      <w:r w:rsidRPr="00C763FE">
        <w:rPr>
          <w:noProof/>
          <w:color w:val="007BB8"/>
          <w:u w:val="single"/>
        </w:rPr>
        <w:t>https://jurnal.perima.or.id/index.php/JRM/article/view/firman_firdaus.</w:t>
      </w:r>
    </w:p>
    <w:p w14:paraId="292BCC3F"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Mulyadi, Elza Rahilla Alhadjrath, Putri Wulan Hutami, and Mizla Agustin P. 2023. “Peran Pendidikan Agama Islam Dalam Membangun Karakter Mahasiswa Di Stebi Tanggamus.” </w:t>
      </w:r>
      <w:r w:rsidRPr="008E0C1B">
        <w:rPr>
          <w:i/>
          <w:iCs/>
          <w:noProof/>
        </w:rPr>
        <w:t>… Pembelajaran Dan Pendidikan)</w:t>
      </w:r>
      <w:r w:rsidRPr="008E0C1B">
        <w:rPr>
          <w:noProof/>
        </w:rPr>
        <w:t xml:space="preserve"> 7:30380–84. </w:t>
      </w:r>
      <w:r w:rsidRPr="00C763FE">
        <w:rPr>
          <w:noProof/>
          <w:color w:val="007BB8"/>
          <w:u w:val="single"/>
        </w:rPr>
        <w:t>https://indopediajurnal.my.id/index.php/jurnal/article/view/187.</w:t>
      </w:r>
    </w:p>
    <w:p w14:paraId="10476169"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Mursalin, Hisan. 2022. “Tantangan Guru Pendidikan Agama Islam Pada Era Society 5.0.” </w:t>
      </w:r>
      <w:r w:rsidRPr="008E0C1B">
        <w:rPr>
          <w:i/>
          <w:iCs/>
          <w:noProof/>
        </w:rPr>
        <w:t>Edukasi Islam Jurnal Pendidikan Islam</w:t>
      </w:r>
      <w:r w:rsidRPr="008E0C1B">
        <w:rPr>
          <w:noProof/>
        </w:rPr>
        <w:t xml:space="preserve">, 216–28. </w:t>
      </w:r>
      <w:r w:rsidRPr="00C763FE">
        <w:rPr>
          <w:noProof/>
          <w:color w:val="007BB8"/>
          <w:u w:val="single"/>
        </w:rPr>
        <w:lastRenderedPageBreak/>
        <w:t>http://www.jurnal.staialhidayahbogor.ac.id/index.php/ei/issue/view</w:t>
      </w:r>
      <w:r w:rsidRPr="008E0C1B">
        <w:rPr>
          <w:noProof/>
        </w:rPr>
        <w:t>/112.</w:t>
      </w:r>
    </w:p>
    <w:p w14:paraId="1D70A86D" w14:textId="4E697158" w:rsidR="008E0C1B" w:rsidRPr="008E0C1B" w:rsidRDefault="00C763FE" w:rsidP="00C763FE">
      <w:pPr>
        <w:widowControl w:val="0"/>
        <w:autoSpaceDE w:val="0"/>
        <w:autoSpaceDN w:val="0"/>
        <w:adjustRightInd w:val="0"/>
        <w:spacing w:line="276" w:lineRule="auto"/>
        <w:ind w:left="708" w:hangingChars="296" w:hanging="710"/>
        <w:jc w:val="both"/>
        <w:rPr>
          <w:noProof/>
        </w:rPr>
      </w:pPr>
      <w:r>
        <w:rPr>
          <w:noProof/>
        </w:rPr>
        <w:t>mursakin, Hisan</w:t>
      </w:r>
      <w:r w:rsidR="008E0C1B" w:rsidRPr="008E0C1B">
        <w:rPr>
          <w:noProof/>
        </w:rPr>
        <w:t xml:space="preserve">. 2024. “Al-Fikru: Jurnal Pendidikan Dan Sains, 5 (1), 2024” 5 (1): 57–73. </w:t>
      </w:r>
      <w:r w:rsidR="008E0C1B" w:rsidRPr="00C763FE">
        <w:rPr>
          <w:noProof/>
          <w:color w:val="007BB8"/>
          <w:u w:val="single"/>
        </w:rPr>
        <w:t>https://doi.org/https://doi.org/10.55210/al-fikru.v5i1.1588.</w:t>
      </w:r>
    </w:p>
    <w:p w14:paraId="05FA28AE"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Pauziah, Nurul, and Tia Muthiah. 2023. “Hubungan Antara Literasi Digital Dengan Kemampuan Berpikir Kritis Generasi Z.” </w:t>
      </w:r>
      <w:r w:rsidRPr="008E0C1B">
        <w:rPr>
          <w:i/>
          <w:iCs/>
          <w:noProof/>
        </w:rPr>
        <w:t>Bandung Conference Series: Communication Management</w:t>
      </w:r>
      <w:r w:rsidRPr="008E0C1B">
        <w:rPr>
          <w:noProof/>
        </w:rPr>
        <w:t xml:space="preserve"> 3 (2): 660–64. </w:t>
      </w:r>
      <w:r w:rsidRPr="00C763FE">
        <w:rPr>
          <w:noProof/>
          <w:color w:val="007BB8"/>
          <w:u w:val="single"/>
        </w:rPr>
        <w:t>https://doi.org/10.29313/bcscm.v3i2.7851.</w:t>
      </w:r>
    </w:p>
    <w:p w14:paraId="68F74ED6"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Pristasya, Dinda Aini, Nurul Maulia, Prila Sugih Rahayu, Shifa Nurfirtriyani, and Universitas Pamulang. 2023. “Pendidikan Multikulturalisme Dalam Membentuk Karakter Cinta Tanah Air Pada Generasi Z” 3:25–28. </w:t>
      </w:r>
      <w:r w:rsidRPr="00C763FE">
        <w:rPr>
          <w:noProof/>
          <w:color w:val="007BB8"/>
          <w:u w:val="single"/>
        </w:rPr>
        <w:t>https://openjournal.unpam.ac.id/index.php/gnp/article/view/46542.</w:t>
      </w:r>
    </w:p>
    <w:p w14:paraId="72984759"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Putri, Syifa Fitri Hestianita, Agus Fakhruddin, and Risris Hari Nugraha. 2024. “Strategi Pembelajaran PAI Berbasis Multimadzhab Untuk Meningkatkan Perilaku Moderat Siswa Di SMA.” </w:t>
      </w:r>
      <w:r w:rsidRPr="008E0C1B">
        <w:rPr>
          <w:i/>
          <w:iCs/>
          <w:noProof/>
        </w:rPr>
        <w:t>Journal of Instructional and Development Researches</w:t>
      </w:r>
      <w:r w:rsidRPr="008E0C1B">
        <w:rPr>
          <w:noProof/>
        </w:rPr>
        <w:t xml:space="preserve"> 4 (6): 596–608. </w:t>
      </w:r>
      <w:r w:rsidRPr="00C763FE">
        <w:rPr>
          <w:noProof/>
          <w:color w:val="007BB8"/>
          <w:u w:val="single"/>
        </w:rPr>
        <w:t>https://doi.org/10.53621/jider.v4i6.429</w:t>
      </w:r>
      <w:r w:rsidRPr="008E0C1B">
        <w:rPr>
          <w:noProof/>
        </w:rPr>
        <w:t>.</w:t>
      </w:r>
    </w:p>
    <w:p w14:paraId="56F618D7"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Ramlan. 2025. “Inovasi Model Pembelajaran Berbasis Literasi Digital Dalam Pendidikan Agama Islam Untuk Generasi Z” 3 (1): 54–61. </w:t>
      </w:r>
      <w:r w:rsidRPr="00C763FE">
        <w:rPr>
          <w:noProof/>
          <w:color w:val="007BB8"/>
          <w:u w:val="single"/>
        </w:rPr>
        <w:t>https://ejournal.edutechjaya.com/index.php/analysis/article/view/1463.</w:t>
      </w:r>
    </w:p>
    <w:p w14:paraId="3A23E585"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Razali, Fazilah. 2021. “Exploring Crucial Factors of an Interest in STEM Career Model among Secondary School Students.” </w:t>
      </w:r>
      <w:r w:rsidRPr="008E0C1B">
        <w:rPr>
          <w:i/>
          <w:iCs/>
          <w:noProof/>
        </w:rPr>
        <w:t>International Journal of Instruction</w:t>
      </w:r>
      <w:r w:rsidRPr="008E0C1B">
        <w:rPr>
          <w:noProof/>
        </w:rPr>
        <w:t xml:space="preserve"> 14 (2): 385–404. </w:t>
      </w:r>
      <w:r w:rsidRPr="00C763FE">
        <w:rPr>
          <w:noProof/>
          <w:color w:val="007BB8"/>
          <w:u w:val="single"/>
        </w:rPr>
        <w:t>https://doi.org/10.29333/iji.2021.14222a.</w:t>
      </w:r>
    </w:p>
    <w:p w14:paraId="0E28EAFF"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Rohman, Wahyu Taufiqur, M Sugeng Solehudin, and Abdul Khobir. 2023. “Tantangan Pendidikan Agama Islam Bagi Generasi Z.” </w:t>
      </w:r>
      <w:r w:rsidRPr="008E0C1B">
        <w:rPr>
          <w:i/>
          <w:iCs/>
          <w:noProof/>
        </w:rPr>
        <w:t>Gudang Jurnal Multidisiplin Ilmu</w:t>
      </w:r>
      <w:r w:rsidRPr="008E0C1B">
        <w:rPr>
          <w:noProof/>
        </w:rPr>
        <w:t xml:space="preserve"> 1 (6): 204–9. </w:t>
      </w:r>
      <w:r w:rsidRPr="00C763FE">
        <w:rPr>
          <w:noProof/>
          <w:color w:val="007BB8"/>
          <w:u w:val="single"/>
        </w:rPr>
        <w:t>https://doi.org/10.59435/gjmi.v1i6.182.</w:t>
      </w:r>
    </w:p>
    <w:p w14:paraId="52CBFDA5"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Silmy, Ahmad Nahidl. 2022. “JOTE Volume 3 Nomor 3 Tahun 2022 Halaman 99-106 JOURNAL ON TEACHER EDUCATION Research &amp; Learning in Faculty of Education Metodologi Pembelajaran Pendidikan Agama Islam” 3:99–106. </w:t>
      </w:r>
      <w:r w:rsidRPr="00C763FE">
        <w:rPr>
          <w:noProof/>
          <w:color w:val="007BB8"/>
          <w:u w:val="single"/>
        </w:rPr>
        <w:t>https://journal.universitaspahlawan.ac.id/index.php/jote/article/download/4410/3139.</w:t>
      </w:r>
    </w:p>
    <w:p w14:paraId="76CE87F1"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Sitompul, Baginda. 2022. “Kompetensi Guru Dalam Pembelajaran Di Era Digital.” </w:t>
      </w:r>
      <w:r w:rsidRPr="008E0C1B">
        <w:rPr>
          <w:i/>
          <w:iCs/>
          <w:noProof/>
        </w:rPr>
        <w:t>Jurnal Pendidikan Tambusai</w:t>
      </w:r>
      <w:r w:rsidRPr="008E0C1B">
        <w:rPr>
          <w:noProof/>
        </w:rPr>
        <w:t xml:space="preserve"> 6 (3): 13953–60. </w:t>
      </w:r>
      <w:r w:rsidRPr="00C763FE">
        <w:rPr>
          <w:noProof/>
          <w:color w:val="007BB8"/>
          <w:u w:val="single"/>
        </w:rPr>
        <w:t>https://doi.org/10.31004/jptam.v6i3.4823.</w:t>
      </w:r>
    </w:p>
    <w:p w14:paraId="6C42230E"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Tandijo Putra, Revito Pradipa, Inandra Asha Fardhana, Galardhia Zain Azzahra, Safira Nur Ardiani, Hernanda Lilih Kusumaningtyas, and Arina Mana Sikana Navya Putri. 2023. “Hubungan Antara Islam Dengan Perkembangan Teknologi Dalam Mempengaruhi Karakter Gen Z.” </w:t>
      </w:r>
      <w:r w:rsidRPr="008E0C1B">
        <w:rPr>
          <w:i/>
          <w:iCs/>
          <w:noProof/>
        </w:rPr>
        <w:t>Mutiara: Multidiciplinary Scientifict Journal</w:t>
      </w:r>
      <w:r w:rsidRPr="008E0C1B">
        <w:rPr>
          <w:noProof/>
        </w:rPr>
        <w:t xml:space="preserve"> 1 (10): 704–15. </w:t>
      </w:r>
      <w:r w:rsidRPr="00C763FE">
        <w:rPr>
          <w:noProof/>
          <w:color w:val="007BB8"/>
          <w:u w:val="single"/>
        </w:rPr>
        <w:t>https://doi.org/10.57185/mutiara.v1i10.108.</w:t>
      </w:r>
    </w:p>
    <w:p w14:paraId="4047CFB0"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Wiramaya, Devi Sastika. 2024. “Pengaruh Media Sosial Terhadap Akidah Generasi Z Muslim Di Perkotaan” 4:130–42. </w:t>
      </w:r>
      <w:r w:rsidRPr="00C763FE">
        <w:rPr>
          <w:noProof/>
          <w:color w:val="007BB8"/>
          <w:u w:val="single"/>
        </w:rPr>
        <w:t>https://journal.ummat.ac.id/index.php/fkip/article/view/25600.</w:t>
      </w:r>
    </w:p>
    <w:p w14:paraId="1DF779AB"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YALÇIN İNCİK, Eda. 2022. “Generation Z Students’ Views on Technology in Education: What They Want What They Get.” </w:t>
      </w:r>
      <w:r w:rsidRPr="008E0C1B">
        <w:rPr>
          <w:i/>
          <w:iCs/>
          <w:noProof/>
        </w:rPr>
        <w:t>Malaysian Online Journal of Educational Technology</w:t>
      </w:r>
      <w:r w:rsidRPr="008E0C1B">
        <w:rPr>
          <w:noProof/>
        </w:rPr>
        <w:t xml:space="preserve"> 10 (2): 109–24. </w:t>
      </w:r>
      <w:r w:rsidRPr="00C763FE">
        <w:rPr>
          <w:noProof/>
          <w:color w:val="007BB8"/>
          <w:u w:val="single"/>
        </w:rPr>
        <w:t>https://doi.org/10.52380/mojet.2022.10.2.275.</w:t>
      </w:r>
    </w:p>
    <w:p w14:paraId="3A0349B9" w14:textId="77777777"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Zuhri, Ahmad. 2025. “PENDIDIKAN AGAMA ISLAM DALAM ERA GLOBALISASI: </w:t>
      </w:r>
      <w:r w:rsidRPr="008E0C1B">
        <w:rPr>
          <w:noProof/>
        </w:rPr>
        <w:lastRenderedPageBreak/>
        <w:t xml:space="preserve">MENYEIMBANGKAN TRADISI DAN MODERNITAS.” </w:t>
      </w:r>
      <w:r w:rsidRPr="008E0C1B">
        <w:rPr>
          <w:i/>
          <w:iCs/>
          <w:noProof/>
        </w:rPr>
        <w:t>Tarbawi : Jurnal Pendidikan Islam</w:t>
      </w:r>
      <w:r w:rsidRPr="008E0C1B">
        <w:rPr>
          <w:noProof/>
        </w:rPr>
        <w:t xml:space="preserve"> 21 (2): 1–12. </w:t>
      </w:r>
      <w:r w:rsidRPr="00C763FE">
        <w:rPr>
          <w:noProof/>
          <w:color w:val="007BB8"/>
          <w:u w:val="single"/>
        </w:rPr>
        <w:t>https://doi.org/10.34001/tarbawi.v21i2.6882.</w:t>
      </w:r>
    </w:p>
    <w:p w14:paraId="2B300551" w14:textId="17850D06" w:rsidR="008E0C1B" w:rsidRPr="008E0C1B" w:rsidRDefault="008E0C1B" w:rsidP="00C763FE">
      <w:pPr>
        <w:widowControl w:val="0"/>
        <w:autoSpaceDE w:val="0"/>
        <w:autoSpaceDN w:val="0"/>
        <w:adjustRightInd w:val="0"/>
        <w:spacing w:line="276" w:lineRule="auto"/>
        <w:ind w:left="708" w:hangingChars="296" w:hanging="710"/>
        <w:jc w:val="both"/>
        <w:rPr>
          <w:noProof/>
        </w:rPr>
      </w:pPr>
      <w:r w:rsidRPr="008E0C1B">
        <w:rPr>
          <w:noProof/>
        </w:rPr>
        <w:t xml:space="preserve">Zulianti, Putri. 2021. “Al – Mabhats” 6 (1): 51–66. </w:t>
      </w:r>
      <w:r w:rsidRPr="00C763FE">
        <w:rPr>
          <w:noProof/>
          <w:color w:val="007BB8"/>
          <w:u w:val="single"/>
        </w:rPr>
        <w:t>https://journal.iainlhokseumawe.ac.id/index.php/AlMabhats/article/view/3009/1232</w:t>
      </w:r>
    </w:p>
    <w:p w14:paraId="56F61DCA" w14:textId="3E62536F" w:rsidR="00F21F97" w:rsidRDefault="00F21F97" w:rsidP="00C763FE">
      <w:pPr>
        <w:tabs>
          <w:tab w:val="left" w:pos="340"/>
        </w:tabs>
        <w:spacing w:line="276" w:lineRule="auto"/>
        <w:ind w:left="708" w:hangingChars="296" w:hanging="710"/>
        <w:jc w:val="both"/>
        <w:rPr>
          <w:color w:val="000000"/>
        </w:rPr>
      </w:pPr>
      <w:r>
        <w:rPr>
          <w:color w:val="000000"/>
        </w:rPr>
        <w:fldChar w:fldCharType="end"/>
      </w:r>
    </w:p>
    <w:bookmarkEnd w:id="10"/>
    <w:p w14:paraId="4DFB6876" w14:textId="2CB86276" w:rsidR="00E1031D" w:rsidRDefault="00E1031D" w:rsidP="005F4D1A">
      <w:pPr>
        <w:widowControl w:val="0"/>
        <w:spacing w:before="30" w:afterLines="30" w:after="72" w:line="360" w:lineRule="auto"/>
        <w:ind w:left="850" w:hangingChars="355" w:hanging="852"/>
        <w:jc w:val="both"/>
      </w:pPr>
    </w:p>
    <w:sectPr w:rsidR="00E1031D">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DE79E3" w14:textId="77777777" w:rsidR="001D2BE5" w:rsidRDefault="001D2BE5">
      <w:pPr>
        <w:spacing w:line="240" w:lineRule="auto"/>
        <w:ind w:left="0" w:hanging="2"/>
      </w:pPr>
      <w:r>
        <w:separator/>
      </w:r>
    </w:p>
  </w:endnote>
  <w:endnote w:type="continuationSeparator" w:id="0">
    <w:p w14:paraId="76310E50" w14:textId="77777777" w:rsidR="001D2BE5" w:rsidRDefault="001D2BE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CE39C767-189E-4C9A-9114-7C401A44CEFA}"/>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B3AD547F-B06C-4BCC-B172-830C059B8EFD}"/>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12F4AD34-579E-404C-81D1-F50BC0DF315C}"/>
    <w:embedBold r:id="rId4" w:fontKey="{9B6A0519-6D57-4244-B384-6929EA02AF9D}"/>
    <w:embedItalic r:id="rId5" w:fontKey="{177C6287-6E52-4F94-88D2-F7F115A7B648}"/>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6" w:fontKey="{0C24B64C-14F5-4C3A-9EBA-651DA5DBB031}"/>
    <w:embedItalic r:id="rId7" w:fontKey="{96982B06-AA46-4EEB-A08F-FC9F3D95F5FD}"/>
  </w:font>
  <w:font w:name="Matura MT Script Capitals">
    <w:panose1 w:val="03020802060602070202"/>
    <w:charset w:val="00"/>
    <w:family w:val="script"/>
    <w:pitch w:val="variable"/>
    <w:sig w:usb0="00000003" w:usb1="00000000" w:usb2="00000000" w:usb3="00000000" w:csb0="00000001" w:csb1="00000000"/>
    <w:embedRegular r:id="rId8" w:fontKey="{20355FC3-D39E-4019-A96F-6F17CC96F9B1}"/>
  </w:font>
  <w:font w:name="EB Garamond">
    <w:charset w:val="00"/>
    <w:family w:val="auto"/>
    <w:pitch w:val="variable"/>
    <w:sig w:usb0="E00002FF" w:usb1="02000413" w:usb2="00000000" w:usb3="00000000" w:csb0="0000019F" w:csb1="00000000"/>
    <w:embedRegular r:id="rId9" w:fontKey="{77BC6C95-1B32-4B4D-A552-3E1511055E94}"/>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0F828C9B-B4E7-4604-94D1-7A9940168E39}"/>
    <w:embedBold r:id="rId11" w:fontKey="{75132CD7-F6BA-4786-BE84-D6D2D441830D}"/>
  </w:font>
  <w:font w:name="Cambria">
    <w:panose1 w:val="02040503050406030204"/>
    <w:charset w:val="00"/>
    <w:family w:val="roman"/>
    <w:pitch w:val="variable"/>
    <w:sig w:usb0="E00006FF" w:usb1="420024FF" w:usb2="02000000" w:usb3="00000000" w:csb0="0000019F" w:csb1="00000000"/>
    <w:embedRegular r:id="rId12" w:fontKey="{90C44EB3-9624-427C-A420-AB330A72A4D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D2F75" w14:textId="77777777" w:rsidR="00E1031D"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3247F">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6362715F" w14:textId="77777777" w:rsidR="00E1031D" w:rsidRDefault="00E1031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8BAC2" w14:textId="5D4BFE74" w:rsidR="00E1031D"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3247F">
      <w:rPr>
        <w:noProof/>
        <w:color w:val="000000"/>
      </w:rPr>
      <w:t>3</w:t>
    </w:r>
    <w:r>
      <w:rPr>
        <w:color w:val="000000"/>
      </w:rPr>
      <w:fldChar w:fldCharType="end"/>
    </w:r>
    <w:r>
      <w:rPr>
        <w:color w:val="000000"/>
      </w:rPr>
      <w:t xml:space="preserve"> </w:t>
    </w:r>
  </w:p>
  <w:p w14:paraId="5B81AB92"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B46EA" w14:textId="77777777" w:rsidR="00E1031D" w:rsidRDefault="00000000">
    <w:pPr>
      <w:ind w:left="0" w:hanging="2"/>
      <w:rPr>
        <w:sz w:val="20"/>
        <w:szCs w:val="20"/>
      </w:rPr>
    </w:pPr>
    <w:r>
      <w:rPr>
        <w:sz w:val="20"/>
        <w:szCs w:val="20"/>
      </w:rPr>
      <w:t>__________________________________________________</w:t>
    </w:r>
  </w:p>
  <w:p w14:paraId="3C7C27EB" w14:textId="77777777" w:rsidR="00E1031D" w:rsidRDefault="00000000">
    <w:pPr>
      <w:ind w:left="0" w:hanging="2"/>
      <w:rPr>
        <w:sz w:val="20"/>
        <w:szCs w:val="20"/>
      </w:rPr>
    </w:pPr>
    <w:r>
      <w:rPr>
        <w:sz w:val="20"/>
        <w:szCs w:val="20"/>
      </w:rPr>
      <w:t>© 2020 Al-Musannif | This work is licensed under </w:t>
    </w:r>
    <w:hyperlink r:id="rId1">
      <w:r w:rsidR="00E1031D">
        <w:rPr>
          <w:sz w:val="20"/>
          <w:szCs w:val="20"/>
        </w:rPr>
        <w:t>CC BY 4.0</w:t>
      </w:r>
    </w:hyperlink>
  </w:p>
  <w:p w14:paraId="021442F5" w14:textId="77777777" w:rsidR="00E1031D" w:rsidRDefault="00E1031D">
    <w:pPr>
      <w:rPr>
        <w:sz w:val="14"/>
        <w:szCs w:val="14"/>
      </w:rPr>
    </w:pPr>
  </w:p>
  <w:p w14:paraId="5E5969A6" w14:textId="77777777" w:rsidR="00E1031D"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F3247F">
      <w:rPr>
        <w:noProof/>
      </w:rPr>
      <w:t>1</w:t>
    </w:r>
    <w:r>
      <w:fldChar w:fldCharType="end"/>
    </w:r>
  </w:p>
  <w:p w14:paraId="2736EB70" w14:textId="77777777" w:rsidR="00E1031D" w:rsidRDefault="00E1031D">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9EEB55" w14:textId="77777777" w:rsidR="001D2BE5" w:rsidRDefault="001D2BE5">
      <w:pPr>
        <w:spacing w:line="240" w:lineRule="auto"/>
        <w:ind w:left="0" w:hanging="2"/>
      </w:pPr>
      <w:r>
        <w:separator/>
      </w:r>
    </w:p>
  </w:footnote>
  <w:footnote w:type="continuationSeparator" w:id="0">
    <w:p w14:paraId="6B8AED37" w14:textId="77777777" w:rsidR="001D2BE5" w:rsidRDefault="001D2BE5">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7969E" w14:textId="148684A1" w:rsidR="00E1031D" w:rsidRDefault="006325D8">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bookmarkStart w:id="11" w:name="_Hlk193725373"/>
    <w:r>
      <w:rPr>
        <w:rFonts w:ascii="Lucida Bright" w:eastAsia="Lucida Bright" w:hAnsi="Lucida Bright" w:cs="Lucida Bright"/>
        <w:color w:val="000000"/>
        <w:sz w:val="20"/>
        <w:szCs w:val="20"/>
      </w:rPr>
      <w:t>Tantangan Guru PAI Dalam Menghadapi Siswa Generasi Z D</w:t>
    </w:r>
    <w:r w:rsidR="0043791A">
      <w:rPr>
        <w:rFonts w:ascii="Lucida Bright" w:eastAsia="Lucida Bright" w:hAnsi="Lucida Bright" w:cs="Lucida Bright"/>
        <w:color w:val="000000"/>
        <w:sz w:val="20"/>
        <w:szCs w:val="20"/>
      </w:rPr>
      <w:t>i</w:t>
    </w:r>
    <w:r>
      <w:rPr>
        <w:rFonts w:ascii="Lucida Bright" w:eastAsia="Lucida Bright" w:hAnsi="Lucida Bright" w:cs="Lucida Bright"/>
        <w:color w:val="000000"/>
        <w:sz w:val="20"/>
        <w:szCs w:val="20"/>
      </w:rPr>
      <w:t xml:space="preserve"> SMK NU Sunan Ampel Poncokusumo</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sidR="0043791A">
      <w:rPr>
        <w:rFonts w:ascii="Lucida Bright" w:eastAsia="Lucida Bright" w:hAnsi="Lucida Bright" w:cs="Lucida Bright"/>
        <w:color w:val="000000"/>
        <w:sz w:val="20"/>
        <w:szCs w:val="20"/>
      </w:rPr>
      <w:t>Naila Aisyal Ulum, Muhammad Hasyim</w:t>
    </w:r>
  </w:p>
  <w:bookmarkEnd w:id="11"/>
  <w:p w14:paraId="04AA2E14"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B212E" w14:textId="2B418E23" w:rsidR="00E1031D"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w:t>
    </w:r>
    <w:r w:rsidR="0043791A">
      <w:rPr>
        <w:rFonts w:ascii="Lucida Bright" w:eastAsia="Lucida Bright" w:hAnsi="Lucida Bright" w:cs="Lucida Bright"/>
        <w:color w:val="000000"/>
        <w:sz w:val="20"/>
        <w:szCs w:val="20"/>
      </w:rPr>
      <w:t>antangan Guru PAI Dalam Menghadapi Siswa Generasi Z Di SMK NU Sunan Ampel Poncokusumo</w:t>
    </w:r>
    <w:r>
      <w:rPr>
        <w:rFonts w:ascii="Lucida Bright" w:eastAsia="Lucida Bright" w:hAnsi="Lucida Bright" w:cs="Lucida Bright"/>
        <w:color w:val="000000"/>
      </w:rPr>
      <w:t xml:space="preserve"> | </w:t>
    </w:r>
    <w:r w:rsidR="0043791A">
      <w:rPr>
        <w:rFonts w:ascii="Lucida Bright" w:eastAsia="Lucida Bright" w:hAnsi="Lucida Bright" w:cs="Lucida Bright"/>
        <w:color w:val="000000"/>
        <w:sz w:val="20"/>
        <w:szCs w:val="20"/>
      </w:rPr>
      <w:t>Naila Aisyal Ulum, Muhammad Hasyim</w:t>
    </w:r>
  </w:p>
  <w:p w14:paraId="7454BC4C"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p w14:paraId="71C8A099" w14:textId="77777777" w:rsidR="00E1031D" w:rsidRDefault="00E1031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63D4D" w14:textId="77777777" w:rsidR="00E1031D"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E1031D">
        <w:rPr>
          <w:rFonts w:ascii="Lucida Bright" w:eastAsia="Lucida Bright" w:hAnsi="Lucida Bright" w:cs="Lucida Bright"/>
          <w:sz w:val="20"/>
          <w:szCs w:val="20"/>
        </w:rPr>
        <w:t>2657-2362</w:t>
      </w:r>
    </w:hyperlink>
  </w:p>
  <w:p w14:paraId="697A9F8B" w14:textId="77777777" w:rsidR="00E1031D"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E1031D">
        <w:rPr>
          <w:rFonts w:ascii="Lucida Bright" w:eastAsia="Lucida Bright" w:hAnsi="Lucida Bright" w:cs="Lucida Bright"/>
          <w:sz w:val="20"/>
          <w:szCs w:val="20"/>
        </w:rPr>
        <w:t>2684-7736</w:t>
      </w:r>
    </w:hyperlink>
  </w:p>
  <w:p w14:paraId="204778E8" w14:textId="77777777" w:rsidR="00E1031D" w:rsidRDefault="00E1031D">
    <w:pPr>
      <w:ind w:left="0" w:hanging="2"/>
      <w:jc w:val="center"/>
    </w:pPr>
  </w:p>
  <w:p w14:paraId="70F614D9" w14:textId="77777777" w:rsidR="00E1031D" w:rsidRDefault="00E1031D">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560002"/>
    <w:multiLevelType w:val="hybridMultilevel"/>
    <w:tmpl w:val="BD920564"/>
    <w:lvl w:ilvl="0" w:tplc="A3F6859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2BC906BF"/>
    <w:multiLevelType w:val="hybridMultilevel"/>
    <w:tmpl w:val="CE0C568C"/>
    <w:lvl w:ilvl="0" w:tplc="51E8850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2D957B0D"/>
    <w:multiLevelType w:val="hybridMultilevel"/>
    <w:tmpl w:val="96444C02"/>
    <w:lvl w:ilvl="0" w:tplc="3946A064">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34A56DBD"/>
    <w:multiLevelType w:val="hybridMultilevel"/>
    <w:tmpl w:val="D292C9A8"/>
    <w:lvl w:ilvl="0" w:tplc="DD1E497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43805AD2"/>
    <w:multiLevelType w:val="hybridMultilevel"/>
    <w:tmpl w:val="AA5E59A6"/>
    <w:lvl w:ilvl="0" w:tplc="AD0E82BA">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8881F17"/>
    <w:multiLevelType w:val="hybridMultilevel"/>
    <w:tmpl w:val="E082551C"/>
    <w:lvl w:ilvl="0" w:tplc="E5FE01A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 w15:restartNumberingAfterBreak="0">
    <w:nsid w:val="6F8C1450"/>
    <w:multiLevelType w:val="hybridMultilevel"/>
    <w:tmpl w:val="231AEC3A"/>
    <w:lvl w:ilvl="0" w:tplc="F2D21CA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E92071"/>
    <w:multiLevelType w:val="hybridMultilevel"/>
    <w:tmpl w:val="C1F454CE"/>
    <w:lvl w:ilvl="0" w:tplc="F56A872E">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B0364FF"/>
    <w:multiLevelType w:val="hybridMultilevel"/>
    <w:tmpl w:val="A6080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941613">
    <w:abstractNumId w:val="1"/>
  </w:num>
  <w:num w:numId="2" w16cid:durableId="1205943074">
    <w:abstractNumId w:val="8"/>
  </w:num>
  <w:num w:numId="3" w16cid:durableId="1223637728">
    <w:abstractNumId w:val="0"/>
  </w:num>
  <w:num w:numId="4" w16cid:durableId="1710104117">
    <w:abstractNumId w:val="6"/>
  </w:num>
  <w:num w:numId="5" w16cid:durableId="1199245061">
    <w:abstractNumId w:val="3"/>
  </w:num>
  <w:num w:numId="6" w16cid:durableId="1107118661">
    <w:abstractNumId w:val="5"/>
  </w:num>
  <w:num w:numId="7" w16cid:durableId="1473403196">
    <w:abstractNumId w:val="2"/>
  </w:num>
  <w:num w:numId="8" w16cid:durableId="1529030207">
    <w:abstractNumId w:val="7"/>
  </w:num>
  <w:num w:numId="9" w16cid:durableId="9110873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31D"/>
    <w:rsid w:val="00010AC8"/>
    <w:rsid w:val="00024EBC"/>
    <w:rsid w:val="000D7042"/>
    <w:rsid w:val="000F74FE"/>
    <w:rsid w:val="000F782E"/>
    <w:rsid w:val="00114DCA"/>
    <w:rsid w:val="00125EC3"/>
    <w:rsid w:val="00175417"/>
    <w:rsid w:val="00182B09"/>
    <w:rsid w:val="001A4BCA"/>
    <w:rsid w:val="001A6810"/>
    <w:rsid w:val="001C6415"/>
    <w:rsid w:val="001D2BE5"/>
    <w:rsid w:val="001D7EFB"/>
    <w:rsid w:val="00216517"/>
    <w:rsid w:val="00243BB1"/>
    <w:rsid w:val="0025730F"/>
    <w:rsid w:val="00273CAE"/>
    <w:rsid w:val="002B737C"/>
    <w:rsid w:val="002C4631"/>
    <w:rsid w:val="002C4BB7"/>
    <w:rsid w:val="003108DF"/>
    <w:rsid w:val="00317BAF"/>
    <w:rsid w:val="003257E0"/>
    <w:rsid w:val="00336075"/>
    <w:rsid w:val="0034376D"/>
    <w:rsid w:val="003C43A2"/>
    <w:rsid w:val="003E4AEB"/>
    <w:rsid w:val="003F14C0"/>
    <w:rsid w:val="003F63AF"/>
    <w:rsid w:val="004323DA"/>
    <w:rsid w:val="004337D8"/>
    <w:rsid w:val="00433DA3"/>
    <w:rsid w:val="0043791A"/>
    <w:rsid w:val="00465DE1"/>
    <w:rsid w:val="004A3719"/>
    <w:rsid w:val="004A5D28"/>
    <w:rsid w:val="00507688"/>
    <w:rsid w:val="00513CB6"/>
    <w:rsid w:val="00522032"/>
    <w:rsid w:val="0053083D"/>
    <w:rsid w:val="005C3007"/>
    <w:rsid w:val="005C6C0F"/>
    <w:rsid w:val="005F4D1A"/>
    <w:rsid w:val="00601390"/>
    <w:rsid w:val="006325D8"/>
    <w:rsid w:val="00633E88"/>
    <w:rsid w:val="006358AC"/>
    <w:rsid w:val="006558A3"/>
    <w:rsid w:val="006721D8"/>
    <w:rsid w:val="006A318E"/>
    <w:rsid w:val="006D02F3"/>
    <w:rsid w:val="006D627A"/>
    <w:rsid w:val="006D6663"/>
    <w:rsid w:val="006F15C6"/>
    <w:rsid w:val="006F6C1E"/>
    <w:rsid w:val="0070411A"/>
    <w:rsid w:val="00711D48"/>
    <w:rsid w:val="00714546"/>
    <w:rsid w:val="00771546"/>
    <w:rsid w:val="0078215B"/>
    <w:rsid w:val="007A3012"/>
    <w:rsid w:val="007A6531"/>
    <w:rsid w:val="007A6ADE"/>
    <w:rsid w:val="007D3C11"/>
    <w:rsid w:val="00811632"/>
    <w:rsid w:val="00835758"/>
    <w:rsid w:val="00845FD9"/>
    <w:rsid w:val="008878E6"/>
    <w:rsid w:val="008A65DF"/>
    <w:rsid w:val="008B3288"/>
    <w:rsid w:val="008C0476"/>
    <w:rsid w:val="008C6665"/>
    <w:rsid w:val="008E0B50"/>
    <w:rsid w:val="008E0C1B"/>
    <w:rsid w:val="008E682B"/>
    <w:rsid w:val="009150F8"/>
    <w:rsid w:val="00973EDA"/>
    <w:rsid w:val="009939C7"/>
    <w:rsid w:val="009B0F21"/>
    <w:rsid w:val="009F4D44"/>
    <w:rsid w:val="009F788A"/>
    <w:rsid w:val="00A24CDA"/>
    <w:rsid w:val="00A71844"/>
    <w:rsid w:val="00A97303"/>
    <w:rsid w:val="00AA2C5A"/>
    <w:rsid w:val="00AA3284"/>
    <w:rsid w:val="00AA6EF1"/>
    <w:rsid w:val="00AE052D"/>
    <w:rsid w:val="00AE129E"/>
    <w:rsid w:val="00AF6901"/>
    <w:rsid w:val="00B30A1F"/>
    <w:rsid w:val="00B35976"/>
    <w:rsid w:val="00B420A2"/>
    <w:rsid w:val="00B541D7"/>
    <w:rsid w:val="00B64332"/>
    <w:rsid w:val="00B67510"/>
    <w:rsid w:val="00B946B7"/>
    <w:rsid w:val="00BD2201"/>
    <w:rsid w:val="00BF15A0"/>
    <w:rsid w:val="00C149CC"/>
    <w:rsid w:val="00C32AED"/>
    <w:rsid w:val="00C45C83"/>
    <w:rsid w:val="00C64645"/>
    <w:rsid w:val="00C763FE"/>
    <w:rsid w:val="00C8213F"/>
    <w:rsid w:val="00C86390"/>
    <w:rsid w:val="00CA1B36"/>
    <w:rsid w:val="00CA2BF0"/>
    <w:rsid w:val="00CA3F52"/>
    <w:rsid w:val="00CA5861"/>
    <w:rsid w:val="00D071DA"/>
    <w:rsid w:val="00D16694"/>
    <w:rsid w:val="00D16EF1"/>
    <w:rsid w:val="00D24DD0"/>
    <w:rsid w:val="00D703D4"/>
    <w:rsid w:val="00D87D0D"/>
    <w:rsid w:val="00E034DB"/>
    <w:rsid w:val="00E1031D"/>
    <w:rsid w:val="00E30A30"/>
    <w:rsid w:val="00E37603"/>
    <w:rsid w:val="00E55527"/>
    <w:rsid w:val="00E76128"/>
    <w:rsid w:val="00E81C0C"/>
    <w:rsid w:val="00E97F90"/>
    <w:rsid w:val="00EB7C1C"/>
    <w:rsid w:val="00EC20B6"/>
    <w:rsid w:val="00F1072D"/>
    <w:rsid w:val="00F1506C"/>
    <w:rsid w:val="00F21F97"/>
    <w:rsid w:val="00F3247F"/>
    <w:rsid w:val="00F36057"/>
    <w:rsid w:val="00F702FB"/>
    <w:rsid w:val="00F87107"/>
    <w:rsid w:val="00FD7172"/>
    <w:rsid w:val="00FE4ED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6912B"/>
  <w15:docId w15:val="{5BCE57EF-258C-4B22-950D-5E5A3A7C1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0D7042"/>
    <w:rPr>
      <w:sz w:val="16"/>
      <w:szCs w:val="16"/>
    </w:rPr>
  </w:style>
  <w:style w:type="paragraph" w:styleId="CommentText">
    <w:name w:val="annotation text"/>
    <w:basedOn w:val="Normal"/>
    <w:link w:val="CommentTextChar"/>
    <w:uiPriority w:val="99"/>
    <w:semiHidden/>
    <w:unhideWhenUsed/>
    <w:rsid w:val="000D7042"/>
    <w:pPr>
      <w:spacing w:line="240" w:lineRule="auto"/>
    </w:pPr>
    <w:rPr>
      <w:sz w:val="20"/>
      <w:szCs w:val="20"/>
    </w:rPr>
  </w:style>
  <w:style w:type="character" w:customStyle="1" w:styleId="CommentTextChar">
    <w:name w:val="Comment Text Char"/>
    <w:basedOn w:val="DefaultParagraphFont"/>
    <w:link w:val="CommentText"/>
    <w:uiPriority w:val="99"/>
    <w:semiHidden/>
    <w:rsid w:val="000D7042"/>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0D7042"/>
    <w:rPr>
      <w:b/>
      <w:bCs/>
    </w:rPr>
  </w:style>
  <w:style w:type="character" w:customStyle="1" w:styleId="CommentSubjectChar">
    <w:name w:val="Comment Subject Char"/>
    <w:basedOn w:val="CommentTextChar"/>
    <w:link w:val="CommentSubject"/>
    <w:uiPriority w:val="99"/>
    <w:semiHidden/>
    <w:rsid w:val="000D7042"/>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681">
      <w:bodyDiv w:val="1"/>
      <w:marLeft w:val="0"/>
      <w:marRight w:val="0"/>
      <w:marTop w:val="0"/>
      <w:marBottom w:val="0"/>
      <w:divBdr>
        <w:top w:val="none" w:sz="0" w:space="0" w:color="auto"/>
        <w:left w:val="none" w:sz="0" w:space="0" w:color="auto"/>
        <w:bottom w:val="none" w:sz="0" w:space="0" w:color="auto"/>
        <w:right w:val="none" w:sz="0" w:space="0" w:color="auto"/>
      </w:divBdr>
    </w:div>
    <w:div w:id="125975303">
      <w:bodyDiv w:val="1"/>
      <w:marLeft w:val="0"/>
      <w:marRight w:val="0"/>
      <w:marTop w:val="0"/>
      <w:marBottom w:val="0"/>
      <w:divBdr>
        <w:top w:val="none" w:sz="0" w:space="0" w:color="auto"/>
        <w:left w:val="none" w:sz="0" w:space="0" w:color="auto"/>
        <w:bottom w:val="none" w:sz="0" w:space="0" w:color="auto"/>
        <w:right w:val="none" w:sz="0" w:space="0" w:color="auto"/>
      </w:divBdr>
    </w:div>
    <w:div w:id="152645262">
      <w:bodyDiv w:val="1"/>
      <w:marLeft w:val="0"/>
      <w:marRight w:val="0"/>
      <w:marTop w:val="0"/>
      <w:marBottom w:val="0"/>
      <w:divBdr>
        <w:top w:val="none" w:sz="0" w:space="0" w:color="auto"/>
        <w:left w:val="none" w:sz="0" w:space="0" w:color="auto"/>
        <w:bottom w:val="none" w:sz="0" w:space="0" w:color="auto"/>
        <w:right w:val="none" w:sz="0" w:space="0" w:color="auto"/>
      </w:divBdr>
    </w:div>
    <w:div w:id="156188434">
      <w:bodyDiv w:val="1"/>
      <w:marLeft w:val="0"/>
      <w:marRight w:val="0"/>
      <w:marTop w:val="0"/>
      <w:marBottom w:val="0"/>
      <w:divBdr>
        <w:top w:val="none" w:sz="0" w:space="0" w:color="auto"/>
        <w:left w:val="none" w:sz="0" w:space="0" w:color="auto"/>
        <w:bottom w:val="none" w:sz="0" w:space="0" w:color="auto"/>
        <w:right w:val="none" w:sz="0" w:space="0" w:color="auto"/>
      </w:divBdr>
      <w:divsChild>
        <w:div w:id="17052043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941180">
      <w:bodyDiv w:val="1"/>
      <w:marLeft w:val="0"/>
      <w:marRight w:val="0"/>
      <w:marTop w:val="0"/>
      <w:marBottom w:val="0"/>
      <w:divBdr>
        <w:top w:val="none" w:sz="0" w:space="0" w:color="auto"/>
        <w:left w:val="none" w:sz="0" w:space="0" w:color="auto"/>
        <w:bottom w:val="none" w:sz="0" w:space="0" w:color="auto"/>
        <w:right w:val="none" w:sz="0" w:space="0" w:color="auto"/>
      </w:divBdr>
    </w:div>
    <w:div w:id="402794918">
      <w:bodyDiv w:val="1"/>
      <w:marLeft w:val="0"/>
      <w:marRight w:val="0"/>
      <w:marTop w:val="0"/>
      <w:marBottom w:val="0"/>
      <w:divBdr>
        <w:top w:val="none" w:sz="0" w:space="0" w:color="auto"/>
        <w:left w:val="none" w:sz="0" w:space="0" w:color="auto"/>
        <w:bottom w:val="none" w:sz="0" w:space="0" w:color="auto"/>
        <w:right w:val="none" w:sz="0" w:space="0" w:color="auto"/>
      </w:divBdr>
    </w:div>
    <w:div w:id="402801740">
      <w:bodyDiv w:val="1"/>
      <w:marLeft w:val="0"/>
      <w:marRight w:val="0"/>
      <w:marTop w:val="0"/>
      <w:marBottom w:val="0"/>
      <w:divBdr>
        <w:top w:val="none" w:sz="0" w:space="0" w:color="auto"/>
        <w:left w:val="none" w:sz="0" w:space="0" w:color="auto"/>
        <w:bottom w:val="none" w:sz="0" w:space="0" w:color="auto"/>
        <w:right w:val="none" w:sz="0" w:space="0" w:color="auto"/>
      </w:divBdr>
      <w:divsChild>
        <w:div w:id="498421319">
          <w:marLeft w:val="0"/>
          <w:marRight w:val="0"/>
          <w:marTop w:val="0"/>
          <w:marBottom w:val="0"/>
          <w:divBdr>
            <w:top w:val="none" w:sz="0" w:space="0" w:color="auto"/>
            <w:left w:val="none" w:sz="0" w:space="0" w:color="auto"/>
            <w:bottom w:val="none" w:sz="0" w:space="0" w:color="auto"/>
            <w:right w:val="none" w:sz="0" w:space="0" w:color="auto"/>
          </w:divBdr>
        </w:div>
      </w:divsChild>
    </w:div>
    <w:div w:id="745031056">
      <w:bodyDiv w:val="1"/>
      <w:marLeft w:val="0"/>
      <w:marRight w:val="0"/>
      <w:marTop w:val="0"/>
      <w:marBottom w:val="0"/>
      <w:divBdr>
        <w:top w:val="none" w:sz="0" w:space="0" w:color="auto"/>
        <w:left w:val="none" w:sz="0" w:space="0" w:color="auto"/>
        <w:bottom w:val="none" w:sz="0" w:space="0" w:color="auto"/>
        <w:right w:val="none" w:sz="0" w:space="0" w:color="auto"/>
      </w:divBdr>
    </w:div>
    <w:div w:id="786045706">
      <w:bodyDiv w:val="1"/>
      <w:marLeft w:val="0"/>
      <w:marRight w:val="0"/>
      <w:marTop w:val="0"/>
      <w:marBottom w:val="0"/>
      <w:divBdr>
        <w:top w:val="none" w:sz="0" w:space="0" w:color="auto"/>
        <w:left w:val="none" w:sz="0" w:space="0" w:color="auto"/>
        <w:bottom w:val="none" w:sz="0" w:space="0" w:color="auto"/>
        <w:right w:val="none" w:sz="0" w:space="0" w:color="auto"/>
      </w:divBdr>
    </w:div>
    <w:div w:id="868641153">
      <w:bodyDiv w:val="1"/>
      <w:marLeft w:val="0"/>
      <w:marRight w:val="0"/>
      <w:marTop w:val="0"/>
      <w:marBottom w:val="0"/>
      <w:divBdr>
        <w:top w:val="none" w:sz="0" w:space="0" w:color="auto"/>
        <w:left w:val="none" w:sz="0" w:space="0" w:color="auto"/>
        <w:bottom w:val="none" w:sz="0" w:space="0" w:color="auto"/>
        <w:right w:val="none" w:sz="0" w:space="0" w:color="auto"/>
      </w:divBdr>
    </w:div>
    <w:div w:id="990718534">
      <w:bodyDiv w:val="1"/>
      <w:marLeft w:val="0"/>
      <w:marRight w:val="0"/>
      <w:marTop w:val="0"/>
      <w:marBottom w:val="0"/>
      <w:divBdr>
        <w:top w:val="none" w:sz="0" w:space="0" w:color="auto"/>
        <w:left w:val="none" w:sz="0" w:space="0" w:color="auto"/>
        <w:bottom w:val="none" w:sz="0" w:space="0" w:color="auto"/>
        <w:right w:val="none" w:sz="0" w:space="0" w:color="auto"/>
      </w:divBdr>
    </w:div>
    <w:div w:id="1041830679">
      <w:bodyDiv w:val="1"/>
      <w:marLeft w:val="0"/>
      <w:marRight w:val="0"/>
      <w:marTop w:val="0"/>
      <w:marBottom w:val="0"/>
      <w:divBdr>
        <w:top w:val="none" w:sz="0" w:space="0" w:color="auto"/>
        <w:left w:val="none" w:sz="0" w:space="0" w:color="auto"/>
        <w:bottom w:val="none" w:sz="0" w:space="0" w:color="auto"/>
        <w:right w:val="none" w:sz="0" w:space="0" w:color="auto"/>
      </w:divBdr>
      <w:divsChild>
        <w:div w:id="2871307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0578889">
      <w:bodyDiv w:val="1"/>
      <w:marLeft w:val="0"/>
      <w:marRight w:val="0"/>
      <w:marTop w:val="0"/>
      <w:marBottom w:val="0"/>
      <w:divBdr>
        <w:top w:val="none" w:sz="0" w:space="0" w:color="auto"/>
        <w:left w:val="none" w:sz="0" w:space="0" w:color="auto"/>
        <w:bottom w:val="none" w:sz="0" w:space="0" w:color="auto"/>
        <w:right w:val="none" w:sz="0" w:space="0" w:color="auto"/>
      </w:divBdr>
      <w:divsChild>
        <w:div w:id="102967464">
          <w:marLeft w:val="0"/>
          <w:marRight w:val="0"/>
          <w:marTop w:val="0"/>
          <w:marBottom w:val="0"/>
          <w:divBdr>
            <w:top w:val="none" w:sz="0" w:space="0" w:color="auto"/>
            <w:left w:val="none" w:sz="0" w:space="0" w:color="auto"/>
            <w:bottom w:val="none" w:sz="0" w:space="0" w:color="auto"/>
            <w:right w:val="none" w:sz="0" w:space="0" w:color="auto"/>
          </w:divBdr>
        </w:div>
      </w:divsChild>
    </w:div>
    <w:div w:id="1340695435">
      <w:bodyDiv w:val="1"/>
      <w:marLeft w:val="0"/>
      <w:marRight w:val="0"/>
      <w:marTop w:val="0"/>
      <w:marBottom w:val="0"/>
      <w:divBdr>
        <w:top w:val="none" w:sz="0" w:space="0" w:color="auto"/>
        <w:left w:val="none" w:sz="0" w:space="0" w:color="auto"/>
        <w:bottom w:val="none" w:sz="0" w:space="0" w:color="auto"/>
        <w:right w:val="none" w:sz="0" w:space="0" w:color="auto"/>
      </w:divBdr>
    </w:div>
    <w:div w:id="1509633341">
      <w:bodyDiv w:val="1"/>
      <w:marLeft w:val="0"/>
      <w:marRight w:val="0"/>
      <w:marTop w:val="0"/>
      <w:marBottom w:val="0"/>
      <w:divBdr>
        <w:top w:val="none" w:sz="0" w:space="0" w:color="auto"/>
        <w:left w:val="none" w:sz="0" w:space="0" w:color="auto"/>
        <w:bottom w:val="none" w:sz="0" w:space="0" w:color="auto"/>
        <w:right w:val="none" w:sz="0" w:space="0" w:color="auto"/>
      </w:divBdr>
      <w:divsChild>
        <w:div w:id="888493491">
          <w:marLeft w:val="0"/>
          <w:marRight w:val="0"/>
          <w:marTop w:val="0"/>
          <w:marBottom w:val="0"/>
          <w:divBdr>
            <w:top w:val="none" w:sz="0" w:space="0" w:color="auto"/>
            <w:left w:val="none" w:sz="0" w:space="0" w:color="auto"/>
            <w:bottom w:val="none" w:sz="0" w:space="0" w:color="auto"/>
            <w:right w:val="none" w:sz="0" w:space="0" w:color="auto"/>
          </w:divBdr>
        </w:div>
      </w:divsChild>
    </w:div>
    <w:div w:id="1863320485">
      <w:bodyDiv w:val="1"/>
      <w:marLeft w:val="0"/>
      <w:marRight w:val="0"/>
      <w:marTop w:val="0"/>
      <w:marBottom w:val="0"/>
      <w:divBdr>
        <w:top w:val="none" w:sz="0" w:space="0" w:color="auto"/>
        <w:left w:val="none" w:sz="0" w:space="0" w:color="auto"/>
        <w:bottom w:val="none" w:sz="0" w:space="0" w:color="auto"/>
        <w:right w:val="none" w:sz="0" w:space="0" w:color="auto"/>
      </w:divBdr>
      <w:divsChild>
        <w:div w:id="720859947">
          <w:marLeft w:val="0"/>
          <w:marRight w:val="0"/>
          <w:marTop w:val="0"/>
          <w:marBottom w:val="0"/>
          <w:divBdr>
            <w:top w:val="none" w:sz="0" w:space="0" w:color="auto"/>
            <w:left w:val="none" w:sz="0" w:space="0" w:color="auto"/>
            <w:bottom w:val="none" w:sz="0" w:space="0" w:color="auto"/>
            <w:right w:val="none" w:sz="0" w:space="0" w:color="auto"/>
          </w:divBdr>
        </w:div>
      </w:divsChild>
    </w:div>
    <w:div w:id="1993440645">
      <w:bodyDiv w:val="1"/>
      <w:marLeft w:val="0"/>
      <w:marRight w:val="0"/>
      <w:marTop w:val="0"/>
      <w:marBottom w:val="0"/>
      <w:divBdr>
        <w:top w:val="none" w:sz="0" w:space="0" w:color="auto"/>
        <w:left w:val="none" w:sz="0" w:space="0" w:color="auto"/>
        <w:bottom w:val="none" w:sz="0" w:space="0" w:color="auto"/>
        <w:right w:val="none" w:sz="0" w:space="0" w:color="auto"/>
      </w:divBdr>
      <w:divsChild>
        <w:div w:id="2683230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Alr21</b:Tag>
    <b:SourceType>JournalArticle</b:SourceType>
    <b:Guid>{8E6103AB-CC5E-475C-BAE7-67AADD7D729A}</b:Guid>
    <b:Author>
      <b:Author>
        <b:NameList>
          <b:Person>
            <b:Last>Alruthaya</b:Last>
          </b:Person>
        </b:NameList>
      </b:Author>
    </b:Author>
    <b:Title>The Application of Digital Technology and the Learning Characteristics of Generation Z in Higher Education </b:Title>
    <b:JournalName>ACIS 2021 - Australasian Conference on Information Systems, Proceedings</b:JournalName>
    <b:Year>2021</b:Year>
    <b:Pages>1-7</b:Pages>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5724BD48-ED87-4B2B-AC0F-40A76880750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7911</Words>
  <Characters>102099</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isyalnaila@gmail.com</cp:lastModifiedBy>
  <cp:revision>2</cp:revision>
  <dcterms:created xsi:type="dcterms:W3CDTF">2025-05-22T06:45:00Z</dcterms:created>
  <dcterms:modified xsi:type="dcterms:W3CDTF">2025-05-22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454867-103a-378d-a3ee-f6ad3672c0d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